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drawings/drawing1.xml" ContentType="application/vnd.openxmlformats-officedocument.drawingml.chartshapes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3.xml" ContentType="application/vnd.openxmlformats-officedocument.themeOverride+xml"/>
  <Override PartName="/word/drawings/drawing2.xml" ContentType="application/vnd.openxmlformats-officedocument.drawingml.chartshapes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theme/themeOverride4.xml" ContentType="application/vnd.openxmlformats-officedocument.themeOverride+xml"/>
  <Override PartName="/word/drawings/drawing3.xml" ContentType="application/vnd.openxmlformats-officedocument.drawingml.chartshapes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theme/themeOverride5.xml" ContentType="application/vnd.openxmlformats-officedocument.themeOverride+xml"/>
  <Override PartName="/word/drawings/drawing4.xml" ContentType="application/vnd.openxmlformats-officedocument.drawingml.chartshapes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theme/themeOverride6.xml" ContentType="application/vnd.openxmlformats-officedocument.themeOverride+xml"/>
  <Override PartName="/word/drawings/drawing5.xml" ContentType="application/vnd.openxmlformats-officedocument.drawingml.chartshapes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theme/themeOverride7.xml" ContentType="application/vnd.openxmlformats-officedocument.themeOverrid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theme/themeOverride8.xml" ContentType="application/vnd.openxmlformats-officedocument.themeOverride+xml"/>
  <Override PartName="/word/drawings/drawing6.xml" ContentType="application/vnd.openxmlformats-officedocument.drawingml.chartshapes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theme/themeOverride9.xml" ContentType="application/vnd.openxmlformats-officedocument.themeOverride+xml"/>
  <Override PartName="/word/drawings/drawing7.xml" ContentType="application/vnd.openxmlformats-officedocument.drawingml.chartshapes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theme/themeOverride10.xml" ContentType="application/vnd.openxmlformats-officedocument.themeOverride+xml"/>
  <Override PartName="/word/drawings/drawing8.xml" ContentType="application/vnd.openxmlformats-officedocument.drawingml.chartshapes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theme/themeOverride11.xml" ContentType="application/vnd.openxmlformats-officedocument.themeOverride+xml"/>
  <Override PartName="/word/drawings/drawing9.xml" ContentType="application/vnd.openxmlformats-officedocument.drawingml.chartshap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5021A5" w14:textId="77777777" w:rsidR="00233773" w:rsidRPr="00233773" w:rsidRDefault="00233773" w:rsidP="00233773">
      <w:pPr>
        <w:keepNext/>
        <w:keepLines/>
        <w:spacing w:before="240" w:after="0" w:line="360" w:lineRule="auto"/>
        <w:ind w:left="432" w:hanging="432"/>
        <w:jc w:val="center"/>
        <w:outlineLvl w:val="0"/>
        <w:rPr>
          <w:rFonts w:asciiTheme="majorBidi" w:eastAsiaTheme="majorEastAsia" w:hAnsiTheme="majorBidi" w:cstheme="majorBidi"/>
          <w:b/>
          <w:kern w:val="0"/>
          <w:sz w:val="28"/>
          <w:szCs w:val="32"/>
          <w:lang w:eastAsia="en-GB" w:bidi="fa-IR"/>
          <w14:ligatures w14:val="none"/>
        </w:rPr>
      </w:pPr>
      <w:r w:rsidRPr="00233773">
        <w:rPr>
          <w:rFonts w:asciiTheme="majorBidi" w:eastAsiaTheme="majorEastAsia" w:hAnsiTheme="majorBidi" w:cstheme="majorBidi"/>
          <w:b/>
          <w:kern w:val="0"/>
          <w:sz w:val="28"/>
          <w:szCs w:val="32"/>
          <w:lang w:eastAsia="en-GB" w:bidi="fa-IR"/>
          <w14:ligatures w14:val="none"/>
        </w:rPr>
        <w:t>Supplementary Information</w:t>
      </w:r>
    </w:p>
    <w:p w14:paraId="3D2780F9" w14:textId="77777777" w:rsidR="00233773" w:rsidRPr="00233773" w:rsidRDefault="00233773" w:rsidP="00233773">
      <w:pPr>
        <w:spacing w:line="360" w:lineRule="auto"/>
        <w:jc w:val="both"/>
        <w:rPr>
          <w:rFonts w:asciiTheme="majorBidi" w:hAnsiTheme="majorBidi" w:cstheme="majorBidi"/>
          <w:kern w:val="0"/>
          <w:sz w:val="24"/>
          <w:szCs w:val="24"/>
          <w14:ligatures w14:val="none"/>
        </w:rPr>
      </w:pPr>
    </w:p>
    <w:p w14:paraId="19F1D592" w14:textId="77777777" w:rsidR="00C1608E" w:rsidRPr="00C1608E" w:rsidRDefault="00C1608E" w:rsidP="00C1608E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kern w:val="0"/>
          <w:sz w:val="28"/>
          <w:szCs w:val="28"/>
          <w:lang w:val="en-CA" w:eastAsia="en-GB" w:bidi="en-US"/>
          <w14:ligatures w14:val="none"/>
        </w:rPr>
      </w:pPr>
      <w:r w:rsidRPr="00C1608E">
        <w:rPr>
          <w:rFonts w:ascii="Times New Roman" w:eastAsia="Times New Roman" w:hAnsi="Times New Roman" w:cs="Times New Roman"/>
          <w:b/>
          <w:i/>
          <w:iCs/>
          <w:kern w:val="0"/>
          <w:sz w:val="28"/>
          <w:szCs w:val="28"/>
          <w:lang w:val="en-CA" w:eastAsia="en-GB" w:bidi="en-US"/>
          <w14:ligatures w14:val="none"/>
        </w:rPr>
        <w:t>Impact of Cleaning on Membrane Performance during Surface Water Treatment: A Hybrid Process with Biological Ion Exchange and Gravity-Driven Membranes</w:t>
      </w:r>
    </w:p>
    <w:p w14:paraId="2F8BAC9F" w14:textId="3FDA56DF" w:rsidR="00233773" w:rsidRPr="00C1608E" w:rsidRDefault="00233773" w:rsidP="00233773">
      <w:pPr>
        <w:spacing w:after="0" w:line="360" w:lineRule="auto"/>
        <w:jc w:val="center"/>
        <w:rPr>
          <w:rFonts w:ascii="Times New Roman" w:eastAsia="Times New Roman" w:hAnsi="Times New Roman" w:cs="Times New Roman"/>
          <w:kern w:val="0"/>
          <w:sz w:val="28"/>
          <w:szCs w:val="28"/>
          <w:lang w:val="en-CA" w:eastAsia="en-GB"/>
          <w14:ligatures w14:val="none"/>
        </w:rPr>
      </w:pPr>
    </w:p>
    <w:p w14:paraId="1C6A1346" w14:textId="631DAFC3" w:rsidR="00233773" w:rsidRPr="00233773" w:rsidRDefault="00233773" w:rsidP="00233773">
      <w:pPr>
        <w:jc w:val="both"/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</w:pPr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Yaser Rasouli </w:t>
      </w:r>
      <w:r w:rsidR="0018402A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1</w:t>
      </w:r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, Benoit Barbeau </w:t>
      </w:r>
      <w:r w:rsidR="0018402A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1</w:t>
      </w:r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>, Raphaël Maltais-</w:t>
      </w:r>
      <w:proofErr w:type="spellStart"/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>Tariant</w:t>
      </w:r>
      <w:proofErr w:type="spellEnd"/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 </w:t>
      </w:r>
      <w:r w:rsidR="0018402A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2</w:t>
      </w:r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, Caroline </w:t>
      </w:r>
      <w:proofErr w:type="spellStart"/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>Boudoux</w:t>
      </w:r>
      <w:proofErr w:type="spellEnd"/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 </w:t>
      </w:r>
      <w:r w:rsidR="0018402A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2</w:t>
      </w:r>
      <w:r w:rsidRPr="00233773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 xml:space="preserve">, </w:t>
      </w:r>
      <w:r w:rsidR="0018402A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3</w:t>
      </w:r>
      <w:r w:rsidRPr="00233773">
        <w:rPr>
          <w:rFonts w:asciiTheme="majorBidi" w:hAnsiTheme="majorBidi" w:cstheme="majorBidi"/>
          <w:kern w:val="0"/>
          <w:sz w:val="24"/>
          <w:szCs w:val="24"/>
          <w:lang w:val="fr-CA"/>
          <w14:ligatures w14:val="none"/>
        </w:rPr>
        <w:t xml:space="preserve">, Dominique Claveau-Mallet </w:t>
      </w:r>
      <w:r w:rsidRPr="00233773">
        <w:rPr>
          <w:rFonts w:asciiTheme="majorBidi" w:hAnsiTheme="majorBidi" w:cstheme="majorBidi"/>
          <w:kern w:val="0"/>
          <w:sz w:val="24"/>
          <w:szCs w:val="24"/>
          <w:vertAlign w:val="superscript"/>
          <w:lang w:val="fr-CA"/>
          <w14:ligatures w14:val="none"/>
        </w:rPr>
        <w:t>a, *</w:t>
      </w:r>
    </w:p>
    <w:p w14:paraId="2C723128" w14:textId="09A7A754" w:rsidR="00233773" w:rsidRPr="00233773" w:rsidRDefault="0018402A" w:rsidP="00233773">
      <w:pPr>
        <w:jc w:val="both"/>
        <w:rPr>
          <w:rFonts w:asciiTheme="majorBidi" w:hAnsiTheme="majorBidi" w:cstheme="majorBidi"/>
          <w:kern w:val="0"/>
          <w14:ligatures w14:val="none"/>
        </w:rPr>
      </w:pPr>
      <w:r>
        <w:rPr>
          <w:rFonts w:asciiTheme="majorBidi" w:hAnsiTheme="majorBidi" w:cstheme="majorBidi"/>
          <w:kern w:val="0"/>
          <w:sz w:val="28"/>
          <w:szCs w:val="28"/>
          <w:vertAlign w:val="superscript"/>
          <w14:ligatures w14:val="none"/>
        </w:rPr>
        <w:t>1</w:t>
      </w:r>
      <w:r w:rsidR="00233773"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 xml:space="preserve"> </w:t>
      </w:r>
      <w:r w:rsidR="00233773" w:rsidRPr="00233773">
        <w:rPr>
          <w:rFonts w:asciiTheme="majorBidi" w:hAnsiTheme="majorBidi" w:cstheme="majorBidi"/>
          <w:kern w:val="0"/>
          <w14:ligatures w14:val="none"/>
        </w:rPr>
        <w:t>Department of Civil, Geological &amp; Mining Engineering, Polytechnique Montréal, 2900 Boulevard Édouard-Montpetit, Montréal, Québec, H3T 1J4, Canada</w:t>
      </w:r>
    </w:p>
    <w:p w14:paraId="33D4A55F" w14:textId="29F730FF" w:rsidR="00233773" w:rsidRPr="00233773" w:rsidRDefault="0018402A" w:rsidP="00233773">
      <w:pPr>
        <w:jc w:val="both"/>
        <w:rPr>
          <w:rFonts w:asciiTheme="majorBidi" w:hAnsiTheme="majorBidi" w:cstheme="majorBidi"/>
          <w:kern w:val="0"/>
          <w14:ligatures w14:val="none"/>
        </w:rPr>
      </w:pPr>
      <w:r>
        <w:rPr>
          <w:rFonts w:asciiTheme="majorBidi" w:hAnsiTheme="majorBidi" w:cstheme="majorBidi"/>
          <w:kern w:val="0"/>
          <w:vertAlign w:val="superscript"/>
          <w14:ligatures w14:val="none"/>
        </w:rPr>
        <w:t>2</w:t>
      </w:r>
      <w:r w:rsidR="00233773" w:rsidRPr="00233773">
        <w:rPr>
          <w:rFonts w:asciiTheme="majorBidi" w:hAnsiTheme="majorBidi" w:cstheme="majorBidi"/>
          <w:kern w:val="0"/>
          <w14:ligatures w14:val="none"/>
        </w:rPr>
        <w:t xml:space="preserve"> Department of Engineering Physics, Polytechnique Montréal, 2900 Édouard-Montpetit, Montréal, Québec, H3T 1J4, Canada</w:t>
      </w:r>
    </w:p>
    <w:p w14:paraId="7FD8FF2E" w14:textId="502F3569" w:rsidR="00233773" w:rsidRPr="00233773" w:rsidRDefault="0018402A" w:rsidP="00233773">
      <w:pPr>
        <w:jc w:val="both"/>
        <w:rPr>
          <w:rFonts w:asciiTheme="majorBidi" w:hAnsiTheme="majorBidi" w:cstheme="majorBidi"/>
          <w:kern w:val="0"/>
          <w14:ligatures w14:val="none"/>
        </w:rPr>
      </w:pPr>
      <w:r>
        <w:rPr>
          <w:rFonts w:asciiTheme="majorBidi" w:hAnsiTheme="majorBidi" w:cstheme="majorBidi"/>
          <w:kern w:val="0"/>
          <w:vertAlign w:val="superscript"/>
          <w14:ligatures w14:val="none"/>
        </w:rPr>
        <w:t>3</w:t>
      </w:r>
      <w:r w:rsidR="00233773" w:rsidRPr="00233773">
        <w:rPr>
          <w:rFonts w:asciiTheme="majorBidi" w:hAnsiTheme="majorBidi" w:cstheme="majorBidi"/>
          <w:kern w:val="0"/>
          <w14:ligatures w14:val="none"/>
        </w:rPr>
        <w:t xml:space="preserve"> Castor Optics, Inc., St-Laurent</w:t>
      </w:r>
      <w:r w:rsidR="00233773" w:rsidRPr="00233773">
        <w:rPr>
          <w:rFonts w:asciiTheme="majorBidi" w:hAnsiTheme="majorBidi" w:cstheme="majorBidi"/>
          <w:i/>
          <w:iCs/>
          <w:kern w:val="0"/>
          <w14:ligatures w14:val="none"/>
        </w:rPr>
        <w:t>,</w:t>
      </w:r>
      <w:r w:rsidR="00233773" w:rsidRPr="00233773">
        <w:rPr>
          <w:rFonts w:asciiTheme="majorBidi" w:hAnsiTheme="majorBidi" w:cstheme="majorBidi"/>
          <w:kern w:val="0"/>
          <w14:ligatures w14:val="none"/>
        </w:rPr>
        <w:t xml:space="preserve"> Québec, Canada</w:t>
      </w:r>
    </w:p>
    <w:p w14:paraId="42C28777" w14:textId="77777777" w:rsidR="00233773" w:rsidRPr="00233773" w:rsidRDefault="00233773" w:rsidP="00233773">
      <w:pPr>
        <w:jc w:val="both"/>
        <w:rPr>
          <w:rFonts w:asciiTheme="majorBidi" w:hAnsiTheme="majorBidi" w:cstheme="majorBidi"/>
          <w:kern w:val="0"/>
          <w14:ligatures w14:val="none"/>
        </w:rPr>
      </w:pPr>
      <w:r w:rsidRPr="00233773">
        <w:rPr>
          <w:rFonts w:asciiTheme="majorBidi" w:hAnsiTheme="majorBidi" w:cstheme="majorBidi"/>
          <w:kern w:val="0"/>
          <w:sz w:val="24"/>
          <w:szCs w:val="24"/>
          <w:vertAlign w:val="superscript"/>
          <w14:ligatures w14:val="none"/>
        </w:rPr>
        <w:t>*</w:t>
      </w:r>
      <w:r w:rsidRPr="00233773">
        <w:rPr>
          <w:rFonts w:asciiTheme="majorBidi" w:hAnsiTheme="majorBidi" w:cstheme="majorBidi"/>
          <w:kern w:val="0"/>
          <w14:ligatures w14:val="none"/>
        </w:rPr>
        <w:t xml:space="preserve">Corresponding author. Email: </w:t>
      </w:r>
      <w:hyperlink r:id="rId6" w:history="1">
        <w:r w:rsidRPr="00233773">
          <w:rPr>
            <w:rFonts w:asciiTheme="majorBidi" w:hAnsiTheme="majorBidi" w:cstheme="majorBidi"/>
            <w:color w:val="0563C1" w:themeColor="hyperlink"/>
            <w:kern w:val="0"/>
            <w:u w:val="single"/>
            <w14:ligatures w14:val="none"/>
          </w:rPr>
          <w:t>dominique.claveau-mallet</w:t>
        </w:r>
      </w:hyperlink>
      <w:r w:rsidRPr="00233773">
        <w:rPr>
          <w:rFonts w:asciiTheme="majorBidi" w:hAnsiTheme="majorBidi" w:cstheme="majorBidi"/>
          <w:color w:val="0563C1" w:themeColor="hyperlink"/>
          <w:kern w:val="0"/>
          <w:u w:val="single"/>
          <w14:ligatures w14:val="none"/>
        </w:rPr>
        <w:t>@polymtl.ca</w:t>
      </w:r>
    </w:p>
    <w:p w14:paraId="3BD3AE88" w14:textId="77777777" w:rsidR="00233773" w:rsidRPr="00233773" w:rsidRDefault="00233773" w:rsidP="00233773">
      <w:pPr>
        <w:spacing w:line="360" w:lineRule="auto"/>
        <w:jc w:val="both"/>
        <w:rPr>
          <w:rFonts w:asciiTheme="majorBidi" w:hAnsiTheme="majorBidi" w:cstheme="majorBidi"/>
          <w:kern w:val="0"/>
          <w:sz w:val="24"/>
          <w:szCs w:val="24"/>
          <w14:ligatures w14:val="none"/>
        </w:rPr>
      </w:pPr>
    </w:p>
    <w:p w14:paraId="42DB6A21" w14:textId="77777777" w:rsidR="00233773" w:rsidRPr="00233773" w:rsidRDefault="00233773" w:rsidP="00233773">
      <w:pPr>
        <w:spacing w:line="360" w:lineRule="auto"/>
        <w:jc w:val="both"/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</w:rPr>
      </w:pPr>
      <w:r w:rsidRPr="00233773"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</w:rPr>
        <w:t xml:space="preserve">Membrane characterizations </w:t>
      </w:r>
    </w:p>
    <w:p w14:paraId="76833BD7" w14:textId="3E20CDD8" w:rsidR="00233773" w:rsidRPr="00233773" w:rsidRDefault="00233773" w:rsidP="00233773">
      <w:pPr>
        <w:spacing w:line="360" w:lineRule="auto"/>
        <w:jc w:val="both"/>
        <w:rPr>
          <w:rFonts w:asciiTheme="majorBidi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The determination of membrane porosity involved the calculation based on the amount of water absorbed by the membrane structure following immersion in a water bath. Initially, the dry membranes, denoted as "W</w:t>
      </w:r>
      <w:r w:rsidRPr="00233773">
        <w:rPr>
          <w:rFonts w:asciiTheme="majorBidi" w:hAnsiTheme="majorBidi" w:cstheme="majorBidi"/>
          <w:kern w:val="0"/>
          <w:sz w:val="24"/>
          <w:szCs w:val="24"/>
          <w:vertAlign w:val="subscript"/>
          <w14:ligatures w14:val="none"/>
        </w:rPr>
        <w:t>1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," were weighed. Subsequently, these membranes were immersed in pure water at a consistent ambient temperature for a duration of 72 hours. Following this soaking period, the outer surface of the membranes was dried using Kimwipes™ and subsequently reweighed as "W</w:t>
      </w:r>
      <w:r w:rsidRPr="00233773">
        <w:rPr>
          <w:rFonts w:asciiTheme="majorBidi" w:hAnsiTheme="majorBidi" w:cstheme="majorBidi"/>
          <w:kern w:val="0"/>
          <w:sz w:val="24"/>
          <w:szCs w:val="24"/>
          <w:vertAlign w:val="subscript"/>
          <w14:ligatures w14:val="none"/>
        </w:rPr>
        <w:t>2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 xml:space="preserve">." The formula employed to compute membrane porosity was in accordance with the method outlined by 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begin"/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instrText xml:space="preserve"> ADDIN EN.CITE &lt;EndNote&gt;&lt;Cite&gt;&lt;Author&gt;Arzani&lt;/Author&gt;&lt;Year&gt;2016&lt;/Year&gt;&lt;RecNum&gt;96&lt;/RecNum&gt;&lt;DisplayText&gt;(Arzani, Mahdavi et al. 2016)&lt;/DisplayText&gt;&lt;record&gt;&lt;rec-number&gt;96&lt;/rec-number&gt;&lt;foreign-keys&gt;&lt;key app="EN" db-id="d9zsz0ez3p9xz7ewpa150w9yvre5e5wsxex0" timestamp="1654948255"&gt;96&lt;/key&gt;&lt;/foreign-keys&gt;&lt;ref-type name="Journal Article"&gt;17&lt;/ref-type&gt;&lt;contributors&gt;&lt;authors&gt;&lt;author&gt;Arzani, Mehran&lt;/author&gt;&lt;author&gt;Mahdavi, Hamid Reza&lt;/author&gt;&lt;author&gt;Bakhtiari, Omid&lt;/author&gt;&lt;author&gt;Mohammadi, Toraj %J Ceramics International&lt;/author&gt;&lt;/authors&gt;&lt;/contributors&gt;&lt;titles&gt;&lt;title&gt;Preparation of mullite ceramic microfilter membranes using Response surface methodology based on central composite design&lt;/title&gt;&lt;secondary-title&gt;Ceramics International&lt;/secondary-title&gt;&lt;/titles&gt;&lt;periodical&gt;&lt;full-title&gt;Ceramics International&lt;/full-title&gt;&lt;/periodical&gt;&lt;pages&gt;8155-8164&lt;/pages&gt;&lt;volume&gt;42&lt;/volume&gt;&lt;number&gt;7&lt;/number&gt;&lt;dates&gt;&lt;year&gt;2016&lt;/year&gt;&lt;/dates&gt;&lt;isbn&gt;0272-8842&lt;/isbn&gt;&lt;urls&gt;&lt;/urls&gt;&lt;/record&gt;&lt;/Cite&gt;&lt;/EndNote&gt;</w:instrTex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separate"/>
      </w:r>
      <w:r w:rsidRPr="00233773">
        <w:rPr>
          <w:rFonts w:asciiTheme="majorBidi" w:hAnsiTheme="majorBidi" w:cstheme="majorBidi"/>
          <w:noProof/>
          <w:kern w:val="0"/>
          <w:sz w:val="24"/>
          <w:szCs w:val="24"/>
          <w14:ligatures w14:val="none"/>
        </w:rPr>
        <w:t>(Arzani, Mahdavi et al. 2016)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end"/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:</w:t>
      </w:r>
    </w:p>
    <w:p w14:paraId="239BAEBA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m:oMathPara>
        <m:oMathParaPr>
          <m:jc m:val="left"/>
        </m:oMathParaPr>
        <m:oMath>
          <m:r>
            <w:rPr>
              <w:rFonts w:ascii="Cambria Math" w:hAnsi="Cambria Math" w:cstheme="majorBidi"/>
              <w:kern w:val="0"/>
              <w:sz w:val="24"/>
              <w:szCs w:val="24"/>
              <w14:ligatures w14:val="none"/>
            </w:rPr>
            <m:t xml:space="preserve">Porosity= </m:t>
          </m:r>
          <m:d>
            <m:dPr>
              <m:ctrlPr>
                <w:rPr>
                  <w:rFonts w:ascii="Cambria Math" w:hAnsi="Cambria Math" w:cstheme="majorBidi"/>
                  <w:i/>
                  <w:kern w:val="0"/>
                  <w:sz w:val="24"/>
                  <w:szCs w:val="24"/>
                  <w14:ligatures w14:val="none"/>
                </w:rPr>
              </m:ctrlPr>
            </m:dPr>
            <m:e>
              <m:f>
                <m:fPr>
                  <m:ctrlPr>
                    <w:rPr>
                      <w:rFonts w:ascii="Cambria Math" w:hAnsi="Cambria Math" w:cstheme="majorBidi"/>
                      <w:i/>
                      <w:kern w:val="0"/>
                      <w:sz w:val="24"/>
                      <w:szCs w:val="24"/>
                      <w14:ligatures w14:val="none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kern w:val="0"/>
                          <w:sz w:val="24"/>
                          <w:szCs w:val="24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theme="majorBidi"/>
                      <w:kern w:val="0"/>
                      <w:sz w:val="24"/>
                      <w:szCs w:val="24"/>
                      <w14:ligatures w14:val="none"/>
                    </w:rPr>
                    <m:t xml:space="preserve">- 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kern w:val="0"/>
                          <w:sz w:val="24"/>
                          <w:szCs w:val="24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2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kern w:val="0"/>
                          <w:sz w:val="24"/>
                          <w:szCs w:val="24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m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kern w:val="0"/>
                          <w:sz w:val="24"/>
                          <w:szCs w:val="24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kern w:val="0"/>
                          <w:sz w:val="24"/>
                          <w:szCs w:val="24"/>
                          <w14:ligatures w14:val="none"/>
                        </w:rPr>
                        <m:t>m</m:t>
                      </m:r>
                    </m:sub>
                  </m:sSub>
                </m:den>
              </m:f>
            </m:e>
          </m:d>
        </m:oMath>
      </m:oMathPara>
    </w:p>
    <w:p w14:paraId="268AE6B8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where </w:t>
      </w:r>
      <w:proofErr w:type="spellStart"/>
      <w:r w:rsidRPr="00233773">
        <w:rPr>
          <w:rFonts w:asciiTheme="majorBidi" w:eastAsiaTheme="minorEastAsia" w:hAnsiTheme="majorBidi" w:cstheme="majorBidi"/>
          <w:kern w:val="0"/>
          <w:sz w:val="28"/>
          <w:szCs w:val="28"/>
          <w14:ligatures w14:val="none"/>
        </w:rPr>
        <w:t>ρ</w:t>
      </w:r>
      <w:r w:rsidRPr="00233773">
        <w:rPr>
          <w:rFonts w:asciiTheme="majorBidi" w:eastAsiaTheme="minorEastAsia" w:hAnsiTheme="majorBidi" w:cstheme="majorBidi"/>
          <w:kern w:val="0"/>
          <w:sz w:val="28"/>
          <w:szCs w:val="28"/>
          <w:vertAlign w:val="subscript"/>
          <w14:ligatures w14:val="none"/>
        </w:rPr>
        <w:t>m</w:t>
      </w:r>
      <w:proofErr w:type="spellEnd"/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and </w:t>
      </w:r>
      <w:proofErr w:type="spellStart"/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>V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:vertAlign w:val="subscript"/>
          <w14:ligatures w14:val="none"/>
        </w:rPr>
        <w:t>m</w:t>
      </w:r>
      <w:proofErr w:type="spellEnd"/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are the </w:t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density of pure water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at the corresponding temperature and membrane volume, respectively.</w:t>
      </w:r>
    </w:p>
    <w:p w14:paraId="39C1EFD2" w14:textId="0B85A300" w:rsidR="00233773" w:rsidRPr="00233773" w:rsidRDefault="00233773" w:rsidP="00233773">
      <w:pPr>
        <w:spacing w:after="0"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The membrane mean pore radius (R</w:t>
      </w:r>
      <w:r w:rsidRPr="00233773">
        <w:rPr>
          <w:rFonts w:asciiTheme="majorBidi" w:hAnsiTheme="majorBidi" w:cstheme="majorBidi"/>
          <w:kern w:val="0"/>
          <w:sz w:val="24"/>
          <w:szCs w:val="24"/>
          <w:vertAlign w:val="subscript"/>
          <w14:ligatures w14:val="none"/>
        </w:rPr>
        <w:t>m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 xml:space="preserve">) was calculated using the </w:t>
      </w:r>
      <w:proofErr w:type="spellStart"/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Guerout</w:t>
      </w:r>
      <w:proofErr w:type="spellEnd"/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 xml:space="preserve">-Elford-Ferry equation 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begin"/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instrText xml:space="preserve"> ADDIN EN.CITE &lt;EndNote&gt;&lt;Cite&gt;&lt;Author&gt;Zhang&lt;/Author&gt;&lt;Year&gt;2015&lt;/Year&gt;&lt;RecNum&gt;110&lt;/RecNum&gt;&lt;DisplayText&gt;(Zhang, Lang et al. 2015)&lt;/DisplayText&gt;&lt;record&gt;&lt;rec-number&gt;110&lt;/rec-number&gt;&lt;foreign-keys&gt;&lt;key app="EN" db-id="d9zsz0ez3p9xz7ewpa150w9yvre5e5wsxex0" timestamp="1654951090"&gt;110&lt;/key&gt;&lt;/foreign-keys&gt;&lt;ref-type name="Journal Article"&gt;17&lt;/ref-type&gt;&lt;contributors&gt;&lt;authors&gt;&lt;author&gt;Zhang, Xuan&lt;/author&gt;&lt;author&gt;Lang, Wan-Zhong&lt;/author&gt;&lt;author&gt;Xu, Hai-Peng&lt;/author&gt;&lt;author&gt;Yan, Xi&lt;/author&gt;&lt;author&gt;Guo, Ya-Jun %J RSC Advances&lt;/author&gt;&lt;/authors&gt;&lt;/contributors&gt;&lt;titles&gt;&lt;title&gt;The effects of hydroxyapatite nano whiskers and its synergism with polyvinylpyrrolidone on poly (vinylidene fluoride) hollow fiber ultrafiltration membranes&lt;/title&gt;&lt;secondary-title&gt;RSC Advances&lt;/secondary-title&gt;&lt;/titles&gt;&lt;periodical&gt;&lt;full-title&gt;RSC Advances&lt;/full-title&gt;&lt;/periodical&gt;&lt;pages&gt;21532-21543&lt;/pages&gt;&lt;volume&gt;5&lt;/volume&gt;&lt;number&gt;28&lt;/number&gt;&lt;dates&gt;&lt;year&gt;2015&lt;/year&gt;&lt;/dates&gt;&lt;urls&gt;&lt;/urls&gt;&lt;/record&gt;&lt;/Cite&gt;&lt;/EndNote&gt;</w:instrTex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separate"/>
      </w:r>
      <w:r w:rsidRPr="00233773">
        <w:rPr>
          <w:rFonts w:asciiTheme="majorBidi" w:hAnsiTheme="majorBidi" w:cstheme="majorBidi"/>
          <w:noProof/>
          <w:kern w:val="0"/>
          <w:sz w:val="24"/>
          <w:szCs w:val="24"/>
          <w14:ligatures w14:val="none"/>
        </w:rPr>
        <w:t>(Zhang, Lang et al. 2015)</w:t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fldChar w:fldCharType="end"/>
      </w: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 xml:space="preserve">, 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where </w:t>
      </w:r>
      <w:r w:rsidRPr="00233773">
        <w:rPr>
          <w:rFonts w:asciiTheme="majorBidi" w:eastAsiaTheme="minorEastAsia" w:hAnsiTheme="majorBidi" w:cstheme="majorBidi"/>
          <w:i/>
          <w:iCs/>
          <w:kern w:val="0"/>
          <w:sz w:val="24"/>
          <w:szCs w:val="24"/>
          <w14:ligatures w14:val="none"/>
        </w:rPr>
        <w:t>ε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is the membrane porosity, </w:t>
      </w:r>
      <w:r w:rsidRPr="00233773">
        <w:rPr>
          <w:rFonts w:asciiTheme="majorBidi" w:eastAsiaTheme="minorEastAsia" w:hAnsiTheme="majorBidi" w:cstheme="majorBidi"/>
          <w:i/>
          <w:iCs/>
          <w:kern w:val="0"/>
          <w:sz w:val="24"/>
          <w:szCs w:val="24"/>
          <w14:ligatures w14:val="none"/>
        </w:rPr>
        <w:t>L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is the membrane thickness, </w:t>
      </w:r>
      <w:r w:rsidRPr="00233773">
        <w:rPr>
          <w:rFonts w:asciiTheme="majorBidi" w:eastAsiaTheme="minorEastAsia" w:hAnsiTheme="majorBidi" w:cstheme="majorBidi"/>
          <w:i/>
          <w:iCs/>
          <w:kern w:val="0"/>
          <w:sz w:val="24"/>
          <w:szCs w:val="24"/>
          <w14:ligatures w14:val="none"/>
        </w:rPr>
        <w:t>μ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lastRenderedPageBreak/>
        <w:t xml:space="preserve">is the water viscosity at </w:t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the filtration temperature, </w:t>
      </w:r>
      <w:r w:rsidRPr="00233773">
        <w:rPr>
          <w:rFonts w:asciiTheme="majorBidi" w:eastAsiaTheme="minorEastAsia" w:hAnsiTheme="majorBidi" w:cstheme="majorBidi"/>
          <w:i/>
          <w:iCs/>
          <w:kern w:val="0"/>
          <w:sz w:val="24"/>
          <w:szCs w:val="24"/>
          <w14:ligatures w14:val="none"/>
        </w:rPr>
        <w:t>J</w:t>
      </w: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is the membrane flux,</w:t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nd </w:t>
      </w:r>
      <m:oMath>
        <m:r>
          <w:rPr>
            <w:rFonts w:ascii="Cambria Math" w:hAnsi="Cambria Math" w:cstheme="majorBidi"/>
            <w:kern w:val="0"/>
            <w:sz w:val="24"/>
            <w:szCs w:val="24"/>
            <w14:ligatures w14:val="none"/>
          </w:rPr>
          <m:t>∆P</m:t>
        </m:r>
      </m:oMath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is the pressure.</w:t>
      </w:r>
    </w:p>
    <w:p w14:paraId="601A0FFF" w14:textId="77777777" w:rsidR="00233773" w:rsidRPr="00233773" w:rsidRDefault="00000000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m:oMath>
        <m:sSub>
          <m:sSubPr>
            <m:ctrlPr>
              <w:rPr>
                <w:rFonts w:ascii="Cambria Math" w:hAnsi="Cambria Math" w:cstheme="majorBidi"/>
                <w:i/>
                <w:kern w:val="0"/>
                <w:sz w:val="24"/>
                <w:szCs w:val="24"/>
                <w14:ligatures w14:val="none"/>
              </w:rPr>
            </m:ctrlPr>
          </m:sSubPr>
          <m:e>
            <m:r>
              <w:rPr>
                <w:rFonts w:ascii="Cambria Math" w:hAnsi="Cambria Math" w:cstheme="majorBidi"/>
                <w:kern w:val="0"/>
                <w:sz w:val="24"/>
                <w:szCs w:val="24"/>
                <w14:ligatures w14:val="none"/>
              </w:rPr>
              <m:t>R</m:t>
            </m:r>
          </m:e>
          <m:sub>
            <m:r>
              <w:rPr>
                <w:rFonts w:ascii="Cambria Math" w:hAnsi="Cambria Math" w:cstheme="majorBidi"/>
                <w:kern w:val="0"/>
                <w:sz w:val="24"/>
                <w:szCs w:val="24"/>
                <w14:ligatures w14:val="none"/>
              </w:rPr>
              <m:t>m</m:t>
            </m:r>
          </m:sub>
        </m:sSub>
        <m:r>
          <w:rPr>
            <w:rFonts w:ascii="Cambria Math" w:hAnsi="Cambria Math" w:cstheme="majorBidi"/>
            <w:kern w:val="0"/>
            <w:sz w:val="24"/>
            <w:szCs w:val="24"/>
            <w14:ligatures w14:val="none"/>
          </w:rPr>
          <m:t xml:space="preserve">= </m:t>
        </m:r>
        <m:rad>
          <m:radPr>
            <m:degHide m:val="1"/>
            <m:ctrlPr>
              <w:rPr>
                <w:rFonts w:ascii="Cambria Math" w:hAnsi="Cambria Math" w:cstheme="majorBidi"/>
                <w:i/>
                <w:kern w:val="0"/>
                <w:sz w:val="24"/>
                <w:szCs w:val="24"/>
                <w14:ligatures w14:val="none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theme="majorBidi"/>
                    <w:i/>
                    <w:kern w:val="0"/>
                    <w:sz w:val="24"/>
                    <w:szCs w:val="24"/>
                    <w14:ligatures w14:val="none"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 w:cstheme="majorBidi"/>
                        <w:i/>
                        <w:kern w:val="0"/>
                        <w:sz w:val="24"/>
                        <w:szCs w:val="24"/>
                        <w14:ligatures w14:val="none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kern w:val="0"/>
                        <w:sz w:val="24"/>
                        <w:szCs w:val="24"/>
                        <w14:ligatures w14:val="none"/>
                      </w:rPr>
                      <m:t>2.9-1.75 ϵ</m:t>
                    </m:r>
                  </m:e>
                </m:d>
                <m:r>
                  <w:rPr>
                    <w:rFonts w:ascii="Cambria Math" w:hAnsi="Cambria Math" w:cstheme="majorBidi"/>
                    <w:kern w:val="0"/>
                    <w:sz w:val="24"/>
                    <w:szCs w:val="24"/>
                    <w14:ligatures w14:val="none"/>
                  </w:rPr>
                  <m:t>8μ L J</m:t>
                </m:r>
              </m:num>
              <m:den>
                <m:r>
                  <w:rPr>
                    <w:rFonts w:ascii="Cambria Math" w:hAnsi="Cambria Math" w:cstheme="majorBidi"/>
                    <w:kern w:val="0"/>
                    <w:sz w:val="24"/>
                    <w:szCs w:val="24"/>
                    <w14:ligatures w14:val="none"/>
                  </w:rPr>
                  <m:t>ε ∆P</m:t>
                </m:r>
              </m:den>
            </m:f>
          </m:e>
        </m:rad>
      </m:oMath>
      <w:r w:rsidR="00233773"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 </w:t>
      </w:r>
    </w:p>
    <w:p w14:paraId="62E49921" w14:textId="77777777" w:rsidR="00233773" w:rsidRPr="00233773" w:rsidRDefault="00233773" w:rsidP="00233773">
      <w:pPr>
        <w:spacing w:after="0"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76D36B9D" w14:textId="269C9A5E" w:rsidR="00233773" w:rsidRPr="00233773" w:rsidRDefault="00233773" w:rsidP="00233773">
      <w:pPr>
        <w:spacing w:after="0" w:line="360" w:lineRule="auto"/>
        <w:jc w:val="both"/>
        <w:rPr>
          <w:rFonts w:asciiTheme="majorBidi" w:hAnsiTheme="majorBidi" w:cstheme="majorBidi"/>
          <w:color w:val="000000" w:themeColor="text1"/>
          <w:kern w:val="0"/>
          <w:sz w:val="24"/>
          <w:szCs w:val="24"/>
          <w14:ligatures w14:val="none"/>
        </w:rPr>
      </w:pPr>
      <w:r w:rsidRPr="00233773">
        <w:rPr>
          <w:rFonts w:asciiTheme="majorBidi" w:hAnsiTheme="majorBidi" w:cstheme="majorBidi"/>
          <w:color w:val="000000" w:themeColor="text1"/>
          <w:kern w:val="0"/>
          <w:sz w:val="24"/>
          <w:szCs w:val="24"/>
          <w14:ligatures w14:val="none"/>
        </w:rPr>
        <w:t>Membrane structure characterization using scanning electron microscopy</w:t>
      </w:r>
    </w:p>
    <w:p w14:paraId="27D46411" w14:textId="77777777" w:rsidR="00233773" w:rsidRPr="00233773" w:rsidRDefault="00233773" w:rsidP="00233773">
      <w:pPr>
        <w:spacing w:line="360" w:lineRule="auto"/>
        <w:contextualSpacing/>
        <w:jc w:val="both"/>
        <w:rPr>
          <w:rFonts w:asciiTheme="majorBidi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A small part of the clean membranes was carefully cut and subjected to SEM analyses. The samples were prepared by vacuum coating with a very thin layer of gold (Polaron SC502 sputter coater) at a pressure of approximately 10 bar and current of 10 mA. The samples were observed on a device (</w:t>
      </w:r>
      <w:proofErr w:type="spellStart"/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Jeol</w:t>
      </w:r>
      <w:proofErr w:type="spellEnd"/>
      <w:r w:rsidRPr="00233773">
        <w:rPr>
          <w:rFonts w:asciiTheme="majorBidi" w:hAnsiTheme="majorBidi" w:cstheme="majorBidi"/>
          <w:kern w:val="0"/>
          <w:sz w:val="24"/>
          <w:szCs w:val="24"/>
          <w14:ligatures w14:val="none"/>
        </w:rPr>
        <w:t>, JSM-7600TFE, JEOL Ltd., Japan) using low electron voltages (5–10 kV).</w:t>
      </w:r>
    </w:p>
    <w:p w14:paraId="1A0FA7BC" w14:textId="77777777" w:rsidR="00233773" w:rsidRPr="00233773" w:rsidRDefault="00233773" w:rsidP="00233773">
      <w:pPr>
        <w:spacing w:line="360" w:lineRule="auto"/>
        <w:contextualSpacing/>
        <w:jc w:val="both"/>
        <w:rPr>
          <w:rFonts w:asciiTheme="majorBidi" w:hAnsiTheme="majorBidi" w:cstheme="majorBidi"/>
          <w:kern w:val="0"/>
          <w:sz w:val="24"/>
          <w:szCs w:val="24"/>
          <w14:ligatures w14:val="none"/>
        </w:rPr>
      </w:pPr>
    </w:p>
    <w:p w14:paraId="65A29CAE" w14:textId="77777777" w:rsidR="00233773" w:rsidRPr="00233773" w:rsidRDefault="00233773" w:rsidP="00233773">
      <w:pPr>
        <w:spacing w:line="360" w:lineRule="auto"/>
        <w:contextualSpacing/>
        <w:jc w:val="both"/>
        <w:rPr>
          <w:rFonts w:asciiTheme="majorBidi" w:hAnsiTheme="majorBidi" w:cstheme="majorBidi"/>
          <w:b/>
          <w:bCs/>
          <w:kern w:val="0"/>
          <w:sz w:val="28"/>
          <w:szCs w:val="28"/>
          <w14:ligatures w14:val="none"/>
        </w:rPr>
      </w:pPr>
      <w:r w:rsidRPr="00233773">
        <w:rPr>
          <w:rFonts w:asciiTheme="majorBidi" w:hAnsiTheme="majorBidi" w:cstheme="majorBidi"/>
          <w:b/>
          <w:bCs/>
          <w:kern w:val="0"/>
          <w:sz w:val="28"/>
          <w:szCs w:val="28"/>
          <w14:ligatures w14:val="none"/>
        </w:rPr>
        <w:t xml:space="preserve">Characterization results: </w:t>
      </w:r>
    </w:p>
    <w:p w14:paraId="2A61A0B2" w14:textId="77777777" w:rsidR="00233773" w:rsidRPr="00233773" w:rsidRDefault="00233773" w:rsidP="00233773">
      <w:pPr>
        <w:keepNext/>
        <w:spacing w:after="200" w:line="360" w:lineRule="auto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0" w:name="_Ref126503479"/>
      <w:bookmarkStart w:id="1" w:name="_Hlk152752703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Tabl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Tabl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1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0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. Porosity, mean pore size and water flux of the lab-made membranes. Mean </w:t>
      </w:r>
      <w:r w:rsidRPr="00233773">
        <w:rPr>
          <w:rFonts w:asciiTheme="majorBidi" w:hAnsiTheme="majorBidi" w:cstheme="majorBidi"/>
          <w:i/>
          <w:iCs/>
          <w:kern w:val="0"/>
          <w:sz w:val="20"/>
          <w:szCs w:val="20"/>
          <w14:ligatures w14:val="none"/>
        </w:rPr>
        <w:t xml:space="preserve">± </w:t>
      </w:r>
      <w:r w:rsidRPr="00233773">
        <w:rPr>
          <w:rFonts w:asciiTheme="majorBidi" w:hAnsiTheme="majorBidi" w:cstheme="majorBidi"/>
          <w:kern w:val="0"/>
          <w:sz w:val="20"/>
          <w:szCs w:val="20"/>
          <w14:ligatures w14:val="none"/>
        </w:rPr>
        <w:t>95% confidence interval.</w:t>
      </w:r>
    </w:p>
    <w:tbl>
      <w:tblPr>
        <w:tblStyle w:val="PlainTable2"/>
        <w:tblW w:w="9209" w:type="dxa"/>
        <w:tblLook w:val="04A0" w:firstRow="1" w:lastRow="0" w:firstColumn="1" w:lastColumn="0" w:noHBand="0" w:noVBand="1"/>
      </w:tblPr>
      <w:tblGrid>
        <w:gridCol w:w="2694"/>
        <w:gridCol w:w="1701"/>
        <w:gridCol w:w="1984"/>
        <w:gridCol w:w="2830"/>
      </w:tblGrid>
      <w:tr w:rsidR="00233773" w:rsidRPr="00233773" w14:paraId="60F74489" w14:textId="77777777" w:rsidTr="003B13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bookmarkEnd w:id="1"/>
          <w:p w14:paraId="7E5E8C33" w14:textId="77777777" w:rsidR="00233773" w:rsidRPr="00233773" w:rsidRDefault="00233773" w:rsidP="00233773">
            <w:pPr>
              <w:spacing w:line="360" w:lineRule="auto"/>
              <w:jc w:val="both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>Membrane type</w:t>
            </w:r>
          </w:p>
        </w:tc>
        <w:tc>
          <w:tcPr>
            <w:tcW w:w="1701" w:type="dxa"/>
          </w:tcPr>
          <w:p w14:paraId="0C3581EF" w14:textId="77777777" w:rsidR="00233773" w:rsidRPr="00233773" w:rsidRDefault="00233773" w:rsidP="0023377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>Porosity (%)</w:t>
            </w:r>
          </w:p>
        </w:tc>
        <w:tc>
          <w:tcPr>
            <w:tcW w:w="1984" w:type="dxa"/>
          </w:tcPr>
          <w:p w14:paraId="7BC6559C" w14:textId="77777777" w:rsidR="00233773" w:rsidRPr="00233773" w:rsidRDefault="00233773" w:rsidP="0023377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>Mean pore size (µm)</w:t>
            </w:r>
          </w:p>
        </w:tc>
        <w:tc>
          <w:tcPr>
            <w:tcW w:w="2830" w:type="dxa"/>
          </w:tcPr>
          <w:p w14:paraId="02CF2CD3" w14:textId="77777777" w:rsidR="00233773" w:rsidRPr="00233773" w:rsidRDefault="00233773" w:rsidP="0023377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>Water flux at 90 mbar (LMH)</w:t>
            </w:r>
          </w:p>
        </w:tc>
      </w:tr>
      <w:tr w:rsidR="00233773" w:rsidRPr="00233773" w14:paraId="7C803FC7" w14:textId="77777777" w:rsidTr="003B13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14:paraId="090D2A38" w14:textId="70D2C591" w:rsidR="00233773" w:rsidRPr="00233773" w:rsidRDefault="00233773" w:rsidP="00233773">
            <w:pPr>
              <w:spacing w:line="360" w:lineRule="auto"/>
              <w:jc w:val="both"/>
              <w:rPr>
                <w:rFonts w:asciiTheme="majorBidi" w:eastAsiaTheme="minorEastAsia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  <w:t>M4</w:t>
            </w:r>
            <w:r w:rsidR="003B1324">
              <w:rPr>
                <w:rFonts w:asciiTheme="majorBidi" w:eastAsiaTheme="minorEastAsia" w:hAnsiTheme="majorBidi" w:cstheme="majorBidi"/>
                <w:b w:val="0"/>
                <w:bCs w:val="0"/>
                <w:kern w:val="0"/>
                <w:sz w:val="20"/>
                <w:szCs w:val="20"/>
                <w14:ligatures w14:val="none"/>
              </w:rPr>
              <w:t xml:space="preserve"> (Ceramic lab-made MF)</w:t>
            </w:r>
          </w:p>
        </w:tc>
        <w:tc>
          <w:tcPr>
            <w:tcW w:w="1701" w:type="dxa"/>
          </w:tcPr>
          <w:p w14:paraId="591966C8" w14:textId="77777777" w:rsidR="00233773" w:rsidRPr="00233773" w:rsidRDefault="00233773" w:rsidP="0023377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 xml:space="preserve">35.17 </w:t>
            </w:r>
            <w:r w:rsidRPr="00233773">
              <w:rPr>
                <w:rFonts w:asciiTheme="majorBidi" w:hAnsiTheme="majorBidi" w:cstheme="majorBidi"/>
                <w:kern w:val="0"/>
                <w:sz w:val="20"/>
                <w:szCs w:val="20"/>
                <w14:ligatures w14:val="none"/>
              </w:rPr>
              <w:t>± 3.55</w:t>
            </w:r>
          </w:p>
        </w:tc>
        <w:tc>
          <w:tcPr>
            <w:tcW w:w="1984" w:type="dxa"/>
          </w:tcPr>
          <w:p w14:paraId="3E88E897" w14:textId="77777777" w:rsidR="00233773" w:rsidRPr="00233773" w:rsidRDefault="00233773" w:rsidP="0023377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hAnsiTheme="majorBidi" w:cstheme="majorBidi"/>
                <w:kern w:val="0"/>
                <w:sz w:val="20"/>
                <w:szCs w:val="20"/>
                <w14:ligatures w14:val="none"/>
              </w:rPr>
              <w:t xml:space="preserve"> 0.62 ± 0.06</w:t>
            </w:r>
          </w:p>
        </w:tc>
        <w:tc>
          <w:tcPr>
            <w:tcW w:w="2830" w:type="dxa"/>
          </w:tcPr>
          <w:p w14:paraId="254FABD8" w14:textId="77777777" w:rsidR="00233773" w:rsidRPr="00233773" w:rsidRDefault="00233773" w:rsidP="00233773">
            <w:pPr>
              <w:keepNext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</w:pPr>
            <w:r w:rsidRPr="00233773">
              <w:rPr>
                <w:rFonts w:asciiTheme="majorBidi" w:eastAsiaTheme="minorEastAsia" w:hAnsiTheme="majorBidi" w:cstheme="majorBidi"/>
                <w:kern w:val="0"/>
                <w:sz w:val="20"/>
                <w:szCs w:val="20"/>
                <w14:ligatures w14:val="none"/>
              </w:rPr>
              <w:t xml:space="preserve"> 108.04 </w:t>
            </w:r>
            <w:r w:rsidRPr="00233773">
              <w:rPr>
                <w:rFonts w:asciiTheme="majorBidi" w:hAnsiTheme="majorBidi" w:cstheme="majorBidi"/>
                <w:kern w:val="0"/>
                <w:sz w:val="20"/>
                <w:szCs w:val="20"/>
                <w14:ligatures w14:val="none"/>
              </w:rPr>
              <w:t>± 4.01</w:t>
            </w:r>
          </w:p>
        </w:tc>
      </w:tr>
    </w:tbl>
    <w:p w14:paraId="5F1BABFA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43A18B3C" w14:textId="37165DB5" w:rsidR="00233773" w:rsidRPr="00233773" w:rsidRDefault="00233773" w:rsidP="00233773">
      <w:pPr>
        <w:keepNext/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lastRenderedPageBreak/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79F67B26" wp14:editId="7FDF59BC">
                <wp:simplePos x="0" y="0"/>
                <wp:positionH relativeFrom="column">
                  <wp:posOffset>282575</wp:posOffset>
                </wp:positionH>
                <wp:positionV relativeFrom="paragraph">
                  <wp:posOffset>1292225</wp:posOffset>
                </wp:positionV>
                <wp:extent cx="1714500" cy="384175"/>
                <wp:effectExtent l="0" t="628650" r="0" b="606425"/>
                <wp:wrapNone/>
                <wp:docPr id="81" name="Text Box 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 rot="15824011">
                          <a:off x="0" y="0"/>
                          <a:ext cx="1714500" cy="384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FE8C7DE" w14:textId="77777777" w:rsidR="00233773" w:rsidRPr="002C2B0C" w:rsidRDefault="00233773" w:rsidP="00233773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sz w:val="32"/>
                                <w:szCs w:val="32"/>
                              </w:rPr>
                              <w:t>Alumina lay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9F67B26" id="_x0000_t202" coordsize="21600,21600" o:spt="202" path="m,l,21600r21600,l21600,xe">
                <v:stroke joinstyle="miter"/>
                <v:path gradientshapeok="t" o:connecttype="rect"/>
              </v:shapetype>
              <v:shape id="Text Box 81" o:spid="_x0000_s1026" type="#_x0000_t202" style="position:absolute;margin-left:22.25pt;margin-top:101.75pt;width:135pt;height:30.25pt;rotation:-6308920fd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" filled="f" stroked="f" strokeweight=".5pt">
                <v:textbox>
                  <w:txbxContent>
                    <w:p w14:paraId="7FE8C7DE" w14:textId="77777777" w:rsidR="00233773" w:rsidRPr="002C2B0C" w:rsidRDefault="00233773" w:rsidP="00233773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>
                        <w:rPr>
                          <w:sz w:val="32"/>
                          <w:szCs w:val="32"/>
                        </w:rPr>
                        <w:t>Alumina layer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36828818" wp14:editId="48ABD1DE">
                <wp:simplePos x="0" y="0"/>
                <wp:positionH relativeFrom="column">
                  <wp:posOffset>1489710</wp:posOffset>
                </wp:positionH>
                <wp:positionV relativeFrom="paragraph">
                  <wp:posOffset>1935480</wp:posOffset>
                </wp:positionV>
                <wp:extent cx="1714500" cy="384175"/>
                <wp:effectExtent l="0" t="628650" r="0" b="606425"/>
                <wp:wrapNone/>
                <wp:docPr id="80" name="Text Box 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 rot="15824011">
                          <a:off x="0" y="0"/>
                          <a:ext cx="1714500" cy="384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489326" w14:textId="77777777" w:rsidR="00233773" w:rsidRPr="002C2B0C" w:rsidRDefault="00233773" w:rsidP="00233773">
                            <w:pPr>
                              <w:jc w:val="center"/>
                              <w:rPr>
                                <w:sz w:val="32"/>
                                <w:szCs w:val="32"/>
                              </w:rPr>
                            </w:pPr>
                            <w:r w:rsidRPr="002C2B0C">
                              <w:rPr>
                                <w:sz w:val="32"/>
                                <w:szCs w:val="32"/>
                              </w:rPr>
                              <w:t>Kaolin suppor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828818" id="Text Box 80" o:spid="_x0000_s1027" type="#_x0000_t202" style="position:absolute;margin-left:117.3pt;margin-top:152.4pt;width:135pt;height:30.25pt;rotation:-6308920fd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" filled="f" stroked="f" strokeweight=".5pt">
                <v:textbox>
                  <w:txbxContent>
                    <w:p w14:paraId="20489326" w14:textId="77777777" w:rsidR="00233773" w:rsidRPr="002C2B0C" w:rsidRDefault="00233773" w:rsidP="00233773">
                      <w:pPr>
                        <w:jc w:val="center"/>
                        <w:rPr>
                          <w:sz w:val="32"/>
                          <w:szCs w:val="32"/>
                        </w:rPr>
                      </w:pPr>
                      <w:r w:rsidRPr="002C2B0C">
                        <w:rPr>
                          <w:sz w:val="32"/>
                          <w:szCs w:val="32"/>
                        </w:rPr>
                        <w:t>Kaolin support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029F00A0" wp14:editId="28E7BED6">
                <wp:simplePos x="0" y="0"/>
                <wp:positionH relativeFrom="column">
                  <wp:posOffset>791210</wp:posOffset>
                </wp:positionH>
                <wp:positionV relativeFrom="paragraph">
                  <wp:posOffset>2121535</wp:posOffset>
                </wp:positionV>
                <wp:extent cx="835025" cy="114300"/>
                <wp:effectExtent l="38100" t="95250" r="0" b="95250"/>
                <wp:wrapNone/>
                <wp:docPr id="79" name="Straight Arrow Connector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835025" cy="114300"/>
                        </a:xfrm>
                        <a:prstGeom prst="straightConnector1">
                          <a:avLst/>
                        </a:prstGeom>
                        <a:noFill/>
                        <a:ln w="57150" cap="flat" cmpd="sng" algn="ctr">
                          <a:solidFill>
                            <a:srgbClr val="FFFF00"/>
                          </a:solidFill>
                          <a:prstDash val="solid"/>
                          <a:miter lim="800000"/>
                          <a:headEnd type="triangle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42BF95F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79" o:spid="_x0000_s1026" type="#_x0000_t32" style="position:absolute;margin-left:62.3pt;margin-top:167.05pt;width:65.75pt;height:9pt;flip:y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" strokecolor="yellow" strokeweight="4.5pt">
                <v:stroke startarrow="block" endarrow="block" joinstyle="miter"/>
                <o:lock v:ext="edit" shapetype="f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D90E0E0" wp14:editId="1A0FC6A5">
                <wp:simplePos x="0" y="0"/>
                <wp:positionH relativeFrom="column">
                  <wp:posOffset>1586865</wp:posOffset>
                </wp:positionH>
                <wp:positionV relativeFrom="paragraph">
                  <wp:posOffset>1022350</wp:posOffset>
                </wp:positionV>
                <wp:extent cx="281305" cy="2787015"/>
                <wp:effectExtent l="95250" t="38100" r="61595" b="32385"/>
                <wp:wrapNone/>
                <wp:docPr id="78" name="Straight Arrow Connector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 flipV="1">
                          <a:off x="0" y="0"/>
                          <a:ext cx="281305" cy="2787015"/>
                        </a:xfrm>
                        <a:prstGeom prst="straightConnector1">
                          <a:avLst/>
                        </a:prstGeom>
                        <a:noFill/>
                        <a:ln w="5715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  <a:headEnd type="triangle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B6E4BD" id="Straight Arrow Connector 78" o:spid="_x0000_s1026" type="#_x0000_t32" style="position:absolute;margin-left:124.95pt;margin-top:80.5pt;width:22.15pt;height:219.45pt;flip:x y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" strokecolor="red" strokeweight="4.5pt">
                <v:stroke startarrow="block" endarrow="block" joinstyle="miter"/>
                <o:lock v:ext="edit" shapetype="f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  <w:t xml:space="preserve"> </w: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inline distT="0" distB="0" distL="0" distR="0" wp14:anchorId="78650F4D" wp14:editId="58090617">
            <wp:extent cx="2790825" cy="4329357"/>
            <wp:effectExtent l="0" t="0" r="0" b="0"/>
            <wp:docPr id="174" name="Picture 174" descr="A close-up of the moon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" name="Picture 174" descr="A close-up of the moon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31" r="23128"/>
                    <a:stretch/>
                  </pic:blipFill>
                  <pic:spPr bwMode="auto">
                    <a:xfrm>
                      <a:off x="0" y="0"/>
                      <a:ext cx="2792352" cy="433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7487A" w14:textId="77777777" w:rsidR="00233773" w:rsidRPr="00233773" w:rsidRDefault="00233773" w:rsidP="00233773">
      <w:pPr>
        <w:spacing w:after="200" w:line="360" w:lineRule="auto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2" w:name="_Ref126503459"/>
      <w:bookmarkStart w:id="3" w:name="_Hlk152752250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1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2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. SEM micrograph of the Lab-made membrane, demonstrating the kaolin support and the top alumina layer</w:t>
      </w:r>
    </w:p>
    <w:bookmarkEnd w:id="3"/>
    <w:p w14:paraId="40543554" w14:textId="4E6E297A" w:rsidR="00233773" w:rsidRPr="00233773" w:rsidRDefault="00233773" w:rsidP="00233773">
      <w:pPr>
        <w:spacing w:line="360" w:lineRule="auto"/>
        <w:jc w:val="both"/>
        <w:rPr>
          <w:rFonts w:ascii="Times New Roman" w:eastAsiaTheme="minorEastAsia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 xml:space="preserve">According to figure S2, point 1 which is in the kaolin support, shows more Si and less Al than </w:t>
      </w:r>
      <w:r w:rsidR="00F3003E" w:rsidRPr="00233773"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  <w:t>Point</w:t>
      </w:r>
      <w:r w:rsidRPr="00233773">
        <w:rPr>
          <w:rFonts w:ascii="Times New Roman" w:eastAsiaTheme="minorEastAsia" w:hAnsi="Times New Roman" w:cs="Times New Roman"/>
          <w:kern w:val="0"/>
          <w:sz w:val="24"/>
          <w:szCs w:val="24"/>
          <w:lang w:eastAsia="en-GB"/>
          <w14:ligatures w14:val="none"/>
        </w:rPr>
        <w:t xml:space="preserve"> 2 which is located in the alumina layer. </w:t>
      </w:r>
    </w:p>
    <w:p w14:paraId="798EBC84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73E30E75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6D3B89C7" wp14:editId="202186F0">
                <wp:simplePos x="0" y="0"/>
                <wp:positionH relativeFrom="column">
                  <wp:posOffset>1018540</wp:posOffset>
                </wp:positionH>
                <wp:positionV relativeFrom="paragraph">
                  <wp:posOffset>33020</wp:posOffset>
                </wp:positionV>
                <wp:extent cx="259080" cy="259080"/>
                <wp:effectExtent l="0" t="0" r="7620" b="7620"/>
                <wp:wrapNone/>
                <wp:docPr id="74" name="Text Box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B41EA41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D3B89C7" id="Text Box 74" o:spid="_x0000_s1028" type="#_x0000_t202" style="position:absolute;margin-left:80.2pt;margin-top:2.6pt;width:20.4pt;height:20.4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" fillcolor="window" strokeweight=".5pt">
                <v:path arrowok="t"/>
                <v:textbox>
                  <w:txbxContent>
                    <w:p w14:paraId="1B41EA41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704320" behindDoc="0" locked="0" layoutInCell="1" allowOverlap="1" wp14:anchorId="4142718A" wp14:editId="2D0A987F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726327" cy="2681654"/>
            <wp:effectExtent l="0" t="0" r="7620" b="4445"/>
            <wp:wrapNone/>
            <wp:docPr id="9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1" descr="A picture containing tex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87"/>
                    <a:stretch/>
                  </pic:blipFill>
                  <pic:spPr bwMode="auto">
                    <a:xfrm>
                      <a:off x="0" y="0"/>
                      <a:ext cx="3726327" cy="2681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AE9E1B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DF4588A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71F55ABB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6CA6A567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502448CB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1B096EA3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53E6235A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3EE7201E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43C7F25E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68A9E753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591C3990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lastRenderedPageBreak/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0A89000E" wp14:editId="44D3CA3D">
                <wp:simplePos x="0" y="0"/>
                <wp:positionH relativeFrom="column">
                  <wp:posOffset>1028700</wp:posOffset>
                </wp:positionH>
                <wp:positionV relativeFrom="paragraph">
                  <wp:posOffset>77470</wp:posOffset>
                </wp:positionV>
                <wp:extent cx="259080" cy="259080"/>
                <wp:effectExtent l="0" t="0" r="7620" b="7620"/>
                <wp:wrapNone/>
                <wp:docPr id="73" name="Text Box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AC48419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A89000E" id="Text Box 73" o:spid="_x0000_s1029" type="#_x0000_t202" style="position:absolute;margin-left:81pt;margin-top:6.1pt;width:20.4pt;height:20.4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" fillcolor="window" strokeweight=".5pt">
                <v:path arrowok="t"/>
                <v:textbox>
                  <w:txbxContent>
                    <w:p w14:paraId="4AC48419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705344" behindDoc="0" locked="0" layoutInCell="1" allowOverlap="1" wp14:anchorId="0C0265FF" wp14:editId="530FA753">
            <wp:simplePos x="0" y="0"/>
            <wp:positionH relativeFrom="margin">
              <wp:align>center</wp:align>
            </wp:positionH>
            <wp:positionV relativeFrom="paragraph">
              <wp:posOffset>60765</wp:posOffset>
            </wp:positionV>
            <wp:extent cx="3683977" cy="2649862"/>
            <wp:effectExtent l="0" t="0" r="0" b="0"/>
            <wp:wrapNone/>
            <wp:docPr id="339" name="Picture 1" descr="Histo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9" name="Picture 1" descr="Histogram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3977" cy="264986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D91E0F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6662E9A2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7BA9D0ED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3CC11593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56657D72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E8A5E7A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6D571C8C" w14:textId="77777777" w:rsidR="00233773" w:rsidRPr="00233773" w:rsidRDefault="00233773" w:rsidP="00233773">
      <w:pPr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41EF29D6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F24BDB4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F8E5665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1A930421" wp14:editId="15122BD3">
                <wp:simplePos x="0" y="0"/>
                <wp:positionH relativeFrom="column">
                  <wp:posOffset>1043305</wp:posOffset>
                </wp:positionH>
                <wp:positionV relativeFrom="paragraph">
                  <wp:posOffset>182880</wp:posOffset>
                </wp:positionV>
                <wp:extent cx="259080" cy="259080"/>
                <wp:effectExtent l="0" t="0" r="7620" b="7620"/>
                <wp:wrapNone/>
                <wp:docPr id="72" name="Text Box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00C8DAB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930421" id="Text Box 72" o:spid="_x0000_s1030" type="#_x0000_t202" style="position:absolute;left:0;text-align:left;margin-left:82.15pt;margin-top:14.4pt;width:20.4pt;height:20.4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" fillcolor="window" strokeweight=".5pt">
                <v:path arrowok="t"/>
                <v:textbox>
                  <w:txbxContent>
                    <w:p w14:paraId="700C8DAB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706368" behindDoc="0" locked="0" layoutInCell="1" allowOverlap="1" wp14:anchorId="7527FC37" wp14:editId="1A03BD86">
            <wp:simplePos x="0" y="0"/>
            <wp:positionH relativeFrom="margin">
              <wp:align>center</wp:align>
            </wp:positionH>
            <wp:positionV relativeFrom="paragraph">
              <wp:posOffset>157382</wp:posOffset>
            </wp:positionV>
            <wp:extent cx="3683635" cy="2649616"/>
            <wp:effectExtent l="0" t="0" r="0" b="0"/>
            <wp:wrapNone/>
            <wp:docPr id="400" name="Picture 1" descr="Histo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0" name="Picture 1" descr="Histogram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3635" cy="26496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295166A" w14:textId="77777777" w:rsidR="00233773" w:rsidRPr="00233773" w:rsidRDefault="00233773" w:rsidP="00233773">
      <w:pPr>
        <w:tabs>
          <w:tab w:val="left" w:pos="3531"/>
        </w:tabs>
        <w:spacing w:after="0" w:line="360" w:lineRule="auto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  <w:r w:rsidRPr="00233773"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  <w:tab/>
      </w:r>
    </w:p>
    <w:p w14:paraId="0C89C36B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1C1A8A5C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413A9E86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0E04FE1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38650C02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178A7515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35BA6917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4B5E759D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01D2F536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Theme="minorEastAsia" w:hAnsi="Times New Roman" w:cs="Times New Roman"/>
          <w:kern w:val="0"/>
          <w:sz w:val="24"/>
          <w:szCs w:val="24"/>
          <w14:ligatures w14:val="none"/>
        </w:rPr>
      </w:pPr>
    </w:p>
    <w:p w14:paraId="1515BEAF" w14:textId="77777777" w:rsidR="00233773" w:rsidRPr="00233773" w:rsidRDefault="00233773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4" w:name="_Ref126503470"/>
      <w:bookmarkStart w:id="5" w:name="_Hlk152752289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2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4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. a) SEM micrograph of the Lab-made membrane. Spectrums 1 and 2 show a small area in the kaolin support and alumina top layer. b) The Energy Dispersive X-ray (EDX) spectra of point 1 (in kaolin support), and c) EDX spectra of point 2 (in top alumina layer). </w:t>
      </w:r>
    </w:p>
    <w:bookmarkEnd w:id="5"/>
    <w:p w14:paraId="7E40FD8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E4B904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3EB5C2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73ADB8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805571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FEBB16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0027DF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AA623D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2BA167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7FDD7B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04A19B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lastRenderedPageBreak/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1C8A74C1" wp14:editId="06ADD700">
                <wp:simplePos x="0" y="0"/>
                <wp:positionH relativeFrom="column">
                  <wp:posOffset>-9525</wp:posOffset>
                </wp:positionH>
                <wp:positionV relativeFrom="paragraph">
                  <wp:posOffset>22860</wp:posOffset>
                </wp:positionV>
                <wp:extent cx="6105525" cy="704850"/>
                <wp:effectExtent l="0" t="0" r="0" b="0"/>
                <wp:wrapNone/>
                <wp:docPr id="157" name="Text Box 1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5525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CA3CA1D" w14:textId="7BCACF2B" w:rsidR="00233773" w:rsidRPr="00185F9A" w:rsidRDefault="00233773" w:rsidP="00185F9A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1: Turning the membranes face down – Membranes position </w:t>
                            </w:r>
                            <w:r w:rsidR="00FA3DED" w:rsidRPr="00185F9A">
                              <w:rPr>
                                <w:rFonts w:asciiTheme="majorBidi" w:hAnsiTheme="majorBidi" w:cstheme="majorBidi"/>
                              </w:rPr>
                              <w:t>was</w:t>
                            </w: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 turned to face down according to the inlet flow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8A74C1" id="Text Box 157" o:spid="_x0000_s1031" type="#_x0000_t202" style="position:absolute;margin-left:-.75pt;margin-top:1.8pt;width:480.75pt;height:55.5pt;z-index:2517125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" filled="f" stroked="f" strokeweight=".5pt">
                <v:textbox>
                  <w:txbxContent>
                    <w:p w14:paraId="2CA3CA1D" w14:textId="7BCACF2B" w:rsidR="00233773" w:rsidRPr="00185F9A" w:rsidRDefault="00233773" w:rsidP="00185F9A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1: Turning the membranes face down – Membranes position </w:t>
                      </w:r>
                      <w:r w:rsidR="00FA3DED" w:rsidRPr="00185F9A">
                        <w:rPr>
                          <w:rFonts w:asciiTheme="majorBidi" w:hAnsiTheme="majorBidi" w:cstheme="majorBidi"/>
                        </w:rPr>
                        <w:t>was</w:t>
                      </w:r>
                      <w:r w:rsidRPr="00185F9A">
                        <w:rPr>
                          <w:rFonts w:asciiTheme="majorBidi" w:hAnsiTheme="majorBidi" w:cstheme="majorBidi"/>
                        </w:rPr>
                        <w:t xml:space="preserve"> turned to face down according to the inlet </w:t>
                      </w:r>
                      <w:proofErr w:type="gramStart"/>
                      <w:r w:rsidRPr="00185F9A">
                        <w:rPr>
                          <w:rFonts w:asciiTheme="majorBidi" w:hAnsiTheme="majorBidi" w:cstheme="majorBidi"/>
                        </w:rPr>
                        <w:t>flow</w:t>
                      </w:r>
                      <w:proofErr w:type="gramEnd"/>
                      <w:r w:rsidRPr="00185F9A">
                        <w:rPr>
                          <w:rFonts w:asciiTheme="majorBidi" w:hAnsiTheme="majorBidi" w:cstheme="majorBidi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14:paraId="35C97A3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D6175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19680" behindDoc="0" locked="0" layoutInCell="1" allowOverlap="1" wp14:anchorId="561DC808" wp14:editId="4F8FBB1D">
            <wp:simplePos x="0" y="0"/>
            <wp:positionH relativeFrom="margin">
              <wp:posOffset>0</wp:posOffset>
            </wp:positionH>
            <wp:positionV relativeFrom="paragraph">
              <wp:posOffset>264795</wp:posOffset>
            </wp:positionV>
            <wp:extent cx="6391910" cy="2495550"/>
            <wp:effectExtent l="19050" t="19050" r="27940" b="19050"/>
            <wp:wrapNone/>
            <wp:docPr id="166" name="Picture 166" descr="Diagram of a diagram of a cell membra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" name="Picture 166" descr="Diagram of a diagram of a cell membra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1910" cy="249555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580A2A11" wp14:editId="18FCA28C">
                <wp:simplePos x="0" y="0"/>
                <wp:positionH relativeFrom="column">
                  <wp:posOffset>-9525</wp:posOffset>
                </wp:positionH>
                <wp:positionV relativeFrom="paragraph">
                  <wp:posOffset>255270</wp:posOffset>
                </wp:positionV>
                <wp:extent cx="259080" cy="259080"/>
                <wp:effectExtent l="0" t="0" r="7620" b="7620"/>
                <wp:wrapNone/>
                <wp:docPr id="159" name="Text Box 1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28D9114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0A2A11" id="Text Box 159" o:spid="_x0000_s1032" type="#_x0000_t202" style="position:absolute;margin-left:-.75pt;margin-top:20.1pt;width:20.4pt;height:20.4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" fillcolor="window" strokeweight=".5pt">
                <v:path arrowok="t"/>
                <v:textbox>
                  <w:txbxContent>
                    <w:p w14:paraId="228D9114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6ED9439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0030EE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05FE1A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9618C4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E5059B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B8F737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94E555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D2D60D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0E82D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61A363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69DF90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56650D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EF49C91" wp14:editId="792739FE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6105525" cy="704850"/>
                <wp:effectExtent l="0" t="0" r="0" b="0"/>
                <wp:wrapNone/>
                <wp:docPr id="158" name="Text Box 1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5525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C037E3D" w14:textId="1DEBB922" w:rsidR="00233773" w:rsidRPr="00185F9A" w:rsidRDefault="00233773" w:rsidP="00FA3DED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2: Backwash with air at section 1) P = 30 psi, Q = 5 L/h, t = 2 min; section 2) P = 15 psi, Q = 2.5 L/h, t = 2 min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EF49C91" id="Text Box 158" o:spid="_x0000_s1033" type="#_x0000_t202" style="position:absolute;margin-left:0;margin-top:-.05pt;width:480.75pt;height:55.5pt;z-index:251713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" filled="f" stroked="f" strokeweight=".5pt">
                <v:textbox>
                  <w:txbxContent>
                    <w:p w14:paraId="2C037E3D" w14:textId="1DEBB922" w:rsidR="00233773" w:rsidRPr="00185F9A" w:rsidRDefault="00233773" w:rsidP="00FA3DED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2: Backwash with air at section 1) P = 30 psi, Q = 5 L/h, t = 2 min; section 2) P = 15 psi, Q = 2.5 L/h, t = 2 min. </w:t>
                      </w:r>
                    </w:p>
                  </w:txbxContent>
                </v:textbox>
              </v:shape>
            </w:pict>
          </mc:Fallback>
        </mc:AlternateContent>
      </w:r>
    </w:p>
    <w:p w14:paraId="4138FC4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23359B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70E8C4E0" wp14:editId="2CD5AC1A">
                <wp:simplePos x="0" y="0"/>
                <wp:positionH relativeFrom="column">
                  <wp:posOffset>3209925</wp:posOffset>
                </wp:positionH>
                <wp:positionV relativeFrom="paragraph">
                  <wp:posOffset>61595</wp:posOffset>
                </wp:positionV>
                <wp:extent cx="259080" cy="259080"/>
                <wp:effectExtent l="0" t="0" r="7620" b="7620"/>
                <wp:wrapNone/>
                <wp:docPr id="161" name="Text Box 1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D0EB910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0E8C4E0" id="Text Box 161" o:spid="_x0000_s1034" type="#_x0000_t202" style="position:absolute;margin-left:252.75pt;margin-top:4.85pt;width:20.4pt;height:20.4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" fillcolor="window" strokeweight=".5pt">
                <v:path arrowok="t"/>
                <v:textbox>
                  <w:txbxContent>
                    <w:p w14:paraId="1D0EB910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1C383C7C" wp14:editId="34752F20">
                <wp:simplePos x="0" y="0"/>
                <wp:positionH relativeFrom="column">
                  <wp:posOffset>-28575</wp:posOffset>
                </wp:positionH>
                <wp:positionV relativeFrom="paragraph">
                  <wp:posOffset>52070</wp:posOffset>
                </wp:positionV>
                <wp:extent cx="259080" cy="259080"/>
                <wp:effectExtent l="0" t="0" r="7620" b="7620"/>
                <wp:wrapNone/>
                <wp:docPr id="160" name="Text Box 1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8DE588D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C383C7C" id="Text Box 160" o:spid="_x0000_s1035" type="#_x0000_t202" style="position:absolute;margin-left:-2.25pt;margin-top:4.1pt;width:20.4pt;height:20.4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" fillcolor="window" strokeweight=".5pt">
                <v:path arrowok="t"/>
                <v:textbox>
                  <w:txbxContent>
                    <w:p w14:paraId="58DE588D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11488" behindDoc="0" locked="0" layoutInCell="1" allowOverlap="1" wp14:anchorId="0E9D9C72" wp14:editId="4F876F45">
            <wp:simplePos x="0" y="0"/>
            <wp:positionH relativeFrom="column">
              <wp:posOffset>3209925</wp:posOffset>
            </wp:positionH>
            <wp:positionV relativeFrom="paragraph">
              <wp:posOffset>64770</wp:posOffset>
            </wp:positionV>
            <wp:extent cx="3181985" cy="1857375"/>
            <wp:effectExtent l="19050" t="19050" r="18415" b="28575"/>
            <wp:wrapNone/>
            <wp:docPr id="154" name="Picture 154" descr="A diagram of a flowch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" name="Picture 154" descr="A diagram of a flowchart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1985" cy="1857375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10464" behindDoc="0" locked="0" layoutInCell="1" allowOverlap="1" wp14:anchorId="19C48A34" wp14:editId="23F6A217">
            <wp:simplePos x="0" y="0"/>
            <wp:positionH relativeFrom="margin">
              <wp:posOffset>-28575</wp:posOffset>
            </wp:positionH>
            <wp:positionV relativeFrom="paragraph">
              <wp:posOffset>55245</wp:posOffset>
            </wp:positionV>
            <wp:extent cx="3182620" cy="1857375"/>
            <wp:effectExtent l="19050" t="19050" r="17780" b="28575"/>
            <wp:wrapNone/>
            <wp:docPr id="43" name="Picture 43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 descr="A diagram of a flow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2620" cy="1857375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06334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3E9E43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EE3E48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7C2AF6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2D03AF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972FE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B8E0C7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38219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10D10F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D51AFD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1D3EDE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A5B6BA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03C9A6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FFBA9D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4AEBFA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EFBEFF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232BA4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F20983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lastRenderedPageBreak/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47B524D8" wp14:editId="0B53602B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6105525" cy="704850"/>
                <wp:effectExtent l="0" t="0" r="0" b="0"/>
                <wp:wrapNone/>
                <wp:docPr id="163" name="Text Box 1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5525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4F80CD6" w14:textId="772A12F5" w:rsidR="00233773" w:rsidRPr="00185F9A" w:rsidRDefault="00233773" w:rsidP="00FA3DED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3: Backwash with DI water at section 1) water head = 120 cm, t = 4 h; section 2) water head = 90 cm, t = 4 h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7B524D8" id="Text Box 163" o:spid="_x0000_s1036" type="#_x0000_t202" style="position:absolute;margin-left:0;margin-top:0;width:480.75pt;height:55.5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" filled="f" stroked="f" strokeweight=".5pt">
                <v:textbox>
                  <w:txbxContent>
                    <w:p w14:paraId="64F80CD6" w14:textId="772A12F5" w:rsidR="00233773" w:rsidRPr="00185F9A" w:rsidRDefault="00233773" w:rsidP="00FA3DED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3: Backwash with DI water at section 1) water head = 120 cm, t = 4 h; section 2) water head = 90 cm, t = 4 h. </w:t>
                      </w:r>
                    </w:p>
                  </w:txbxContent>
                </v:textbox>
              </v:shape>
            </w:pict>
          </mc:Fallback>
        </mc:AlternateContent>
      </w:r>
    </w:p>
    <w:p w14:paraId="207B99A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0C3175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75F3DC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189D021A" wp14:editId="5A6666ED">
                <wp:simplePos x="0" y="0"/>
                <wp:positionH relativeFrom="column">
                  <wp:posOffset>590550</wp:posOffset>
                </wp:positionH>
                <wp:positionV relativeFrom="paragraph">
                  <wp:posOffset>13335</wp:posOffset>
                </wp:positionV>
                <wp:extent cx="259080" cy="259080"/>
                <wp:effectExtent l="0" t="0" r="7620" b="7620"/>
                <wp:wrapNone/>
                <wp:docPr id="170" name="Text Box 1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B115200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9D021A" id="Text Box 170" o:spid="_x0000_s1037" type="#_x0000_t202" style="position:absolute;margin-left:46.5pt;margin-top:1.05pt;width:20.4pt;height:20.4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" fillcolor="window" strokeweight=".5pt">
                <v:path arrowok="t"/>
                <v:textbox>
                  <w:txbxContent>
                    <w:p w14:paraId="1B115200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16608" behindDoc="0" locked="0" layoutInCell="1" allowOverlap="1" wp14:anchorId="258776E1" wp14:editId="37832367">
            <wp:simplePos x="0" y="0"/>
            <wp:positionH relativeFrom="margin">
              <wp:align>center</wp:align>
            </wp:positionH>
            <wp:positionV relativeFrom="paragraph">
              <wp:posOffset>13335</wp:posOffset>
            </wp:positionV>
            <wp:extent cx="4552950" cy="3166370"/>
            <wp:effectExtent l="19050" t="19050" r="19050" b="15240"/>
            <wp:wrapNone/>
            <wp:docPr id="162" name="Picture 162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" name="Picture 162" descr="A diagram of a process flow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2950" cy="316637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BD1CD1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AB6B8D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EDEBC4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1E96F9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369F8F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381467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17A280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65EE06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0D4728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139FF5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90611E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8E9046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E5B0CE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6410E059" wp14:editId="767B94E3">
                <wp:simplePos x="0" y="0"/>
                <wp:positionH relativeFrom="margin">
                  <wp:align>left</wp:align>
                </wp:positionH>
                <wp:positionV relativeFrom="paragraph">
                  <wp:posOffset>262890</wp:posOffset>
                </wp:positionV>
                <wp:extent cx="6324600" cy="704850"/>
                <wp:effectExtent l="0" t="0" r="0" b="0"/>
                <wp:wrapNone/>
                <wp:docPr id="165" name="Text Box 1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837ED4" w14:textId="77777777" w:rsidR="00233773" w:rsidRPr="00185F9A" w:rsidRDefault="00233773" w:rsidP="00FA3DED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4: Returning the membranes to normal position – Membranes position was turned face up again according to the inlet flow.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410E059" id="Text Box 165" o:spid="_x0000_s1038" type="#_x0000_t202" style="position:absolute;margin-left:0;margin-top:20.7pt;width:498pt;height:55.5pt;z-index:251718656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" filled="f" stroked="f" strokeweight=".5pt">
                <v:textbox>
                  <w:txbxContent>
                    <w:p w14:paraId="02837ED4" w14:textId="77777777" w:rsidR="00233773" w:rsidRPr="00185F9A" w:rsidRDefault="00233773" w:rsidP="00FA3DED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4: Returning the membranes to normal position – Membranes position was turned face up again according to the inlet flow.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60AF52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D6C917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915856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9ACA8D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7E0BD181" wp14:editId="26714A9C">
                <wp:simplePos x="0" y="0"/>
                <wp:positionH relativeFrom="column">
                  <wp:posOffset>19050</wp:posOffset>
                </wp:positionH>
                <wp:positionV relativeFrom="paragraph">
                  <wp:posOffset>31115</wp:posOffset>
                </wp:positionV>
                <wp:extent cx="259080" cy="259080"/>
                <wp:effectExtent l="0" t="0" r="7620" b="7620"/>
                <wp:wrapNone/>
                <wp:docPr id="171" name="Text Box 1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9A540AB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E0BD181" id="Text Box 171" o:spid="_x0000_s1039" type="#_x0000_t202" style="position:absolute;margin-left:1.5pt;margin-top:2.45pt;width:20.4pt;height:20.4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" fillcolor="window" strokeweight=".5pt">
                <v:path arrowok="t"/>
                <v:textbox>
                  <w:txbxContent>
                    <w:p w14:paraId="09A540AB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21728" behindDoc="0" locked="0" layoutInCell="1" allowOverlap="1" wp14:anchorId="6348092D" wp14:editId="5D9500A0">
            <wp:simplePos x="0" y="0"/>
            <wp:positionH relativeFrom="margin">
              <wp:align>left</wp:align>
            </wp:positionH>
            <wp:positionV relativeFrom="paragraph">
              <wp:posOffset>31115</wp:posOffset>
            </wp:positionV>
            <wp:extent cx="5727700" cy="2418080"/>
            <wp:effectExtent l="19050" t="19050" r="25400" b="20320"/>
            <wp:wrapNone/>
            <wp:docPr id="168" name="Picture 168" descr="Diagram of a diagram of a fil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" name="Picture 168" descr="Diagram of a diagram of a fil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41808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FD574A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AE907F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8E2FB0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6C4F7D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D65953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D1AB7E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50DC6A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C89BA5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ABDBF9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C6C01F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69408BF" w14:textId="77777777" w:rsid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88BFFFC" w14:textId="77777777" w:rsidR="00360AB7" w:rsidRPr="00233773" w:rsidRDefault="00360AB7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8203AB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779423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lastRenderedPageBreak/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3845EEF0" wp14:editId="6DEC4DD8">
                <wp:simplePos x="0" y="0"/>
                <wp:positionH relativeFrom="margin">
                  <wp:posOffset>0</wp:posOffset>
                </wp:positionH>
                <wp:positionV relativeFrom="paragraph">
                  <wp:posOffset>-635</wp:posOffset>
                </wp:positionV>
                <wp:extent cx="6324600" cy="704850"/>
                <wp:effectExtent l="0" t="0" r="0" b="0"/>
                <wp:wrapNone/>
                <wp:docPr id="184" name="Text Box 1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3AE95B3" w14:textId="77777777" w:rsidR="00233773" w:rsidRPr="00185F9A" w:rsidRDefault="00233773" w:rsidP="00185F9A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5: Measuring DI water flux at water head of 90 cm for 15 min in both sections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845EEF0" id="Text Box 184" o:spid="_x0000_s1040" type="#_x0000_t202" style="position:absolute;margin-left:0;margin-top:-.05pt;width:498pt;height:55.5pt;z-index:25172480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" filled="f" stroked="f" strokeweight=".5pt">
                <v:textbox>
                  <w:txbxContent>
                    <w:p w14:paraId="23AE95B3" w14:textId="77777777" w:rsidR="00233773" w:rsidRPr="00185F9A" w:rsidRDefault="00233773" w:rsidP="00185F9A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5: Measuring DI water flux at water head of 90 cm for 15 min in both sections.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1EE199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659698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1D733D73" wp14:editId="6909207E">
                <wp:simplePos x="0" y="0"/>
                <wp:positionH relativeFrom="column">
                  <wp:posOffset>598170</wp:posOffset>
                </wp:positionH>
                <wp:positionV relativeFrom="paragraph">
                  <wp:posOffset>8255</wp:posOffset>
                </wp:positionV>
                <wp:extent cx="259080" cy="259080"/>
                <wp:effectExtent l="0" t="0" r="26670" b="26670"/>
                <wp:wrapNone/>
                <wp:docPr id="186" name="Text Box 1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BB1B99F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f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D733D73" id="Text Box 186" o:spid="_x0000_s1041" type="#_x0000_t202" style="position:absolute;margin-left:47.1pt;margin-top:.65pt;width:20.4pt;height:20.4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" fillcolor="window" strokeweight=".5pt">
                <v:path arrowok="t"/>
                <v:textbox>
                  <w:txbxContent>
                    <w:p w14:paraId="7BB1B99F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32992" behindDoc="0" locked="0" layoutInCell="1" allowOverlap="1" wp14:anchorId="1E307910" wp14:editId="44A114E2">
            <wp:simplePos x="0" y="0"/>
            <wp:positionH relativeFrom="margin">
              <wp:align>center</wp:align>
            </wp:positionH>
            <wp:positionV relativeFrom="paragraph">
              <wp:posOffset>14605</wp:posOffset>
            </wp:positionV>
            <wp:extent cx="4521200" cy="3167380"/>
            <wp:effectExtent l="19050" t="19050" r="12700" b="13970"/>
            <wp:wrapNone/>
            <wp:docPr id="329" name="Picture 329" descr="Diagram of a diagram of a proces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9" name="Picture 329" descr="Diagram of a diagram of a process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200" cy="316738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F31996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CD639C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173D78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41FDAB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51575D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355B1B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98F645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D09338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50B68C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1C0BD3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A27D60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54A855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6EB21D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57D316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40FD43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72AAF32C" wp14:editId="233FCD5B">
                <wp:simplePos x="0" y="0"/>
                <wp:positionH relativeFrom="margin">
                  <wp:posOffset>0</wp:posOffset>
                </wp:positionH>
                <wp:positionV relativeFrom="paragraph">
                  <wp:posOffset>-635</wp:posOffset>
                </wp:positionV>
                <wp:extent cx="6324600" cy="704850"/>
                <wp:effectExtent l="0" t="0" r="0" b="0"/>
                <wp:wrapNone/>
                <wp:docPr id="189" name="Text Box 1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2B1643" w14:textId="77777777" w:rsidR="00233773" w:rsidRPr="00185F9A" w:rsidRDefault="00233773" w:rsidP="00185F9A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6: Chemical cleaning by NaOH 40 mM in section 1 and 20 mM in section 2 both for 6 h at 90 cm water head.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2AAF32C" id="Text Box 189" o:spid="_x0000_s1042" type="#_x0000_t202" style="position:absolute;margin-left:0;margin-top:-.05pt;width:498pt;height:55.5pt;z-index:25172582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" filled="f" stroked="f" strokeweight=".5pt">
                <v:textbox>
                  <w:txbxContent>
                    <w:p w14:paraId="6C2B1643" w14:textId="77777777" w:rsidR="00233773" w:rsidRPr="00185F9A" w:rsidRDefault="00233773" w:rsidP="00185F9A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6: Chemical cleaning by NaOH 40 mM in section 1 and 20 mM in section 2 both for 6 h at 90 cm water head.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E4C2EB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BAA3226" w14:textId="78E92688" w:rsidR="00233773" w:rsidRPr="00233773" w:rsidRDefault="000D32D0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23781769" wp14:editId="5126CF1E">
                <wp:simplePos x="0" y="0"/>
                <wp:positionH relativeFrom="column">
                  <wp:posOffset>609600</wp:posOffset>
                </wp:positionH>
                <wp:positionV relativeFrom="paragraph">
                  <wp:posOffset>339725</wp:posOffset>
                </wp:positionV>
                <wp:extent cx="266700" cy="304800"/>
                <wp:effectExtent l="0" t="0" r="19050" b="19050"/>
                <wp:wrapNone/>
                <wp:docPr id="2017165156" name="Text Box 20171651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6700" cy="3048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B6DA895" w14:textId="5102D827" w:rsidR="000D32D0" w:rsidRPr="000D32D0" w:rsidRDefault="000D32D0" w:rsidP="000D32D0">
                            <w:pPr>
                              <w:rPr>
                                <w:rFonts w:cs="Arial"/>
                                <w:b/>
                                <w:bCs/>
                                <w:lang w:val="en-CA"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  <w:lang w:val="en-CA"/>
                              </w:rPr>
                              <w:t>g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781769" id="Text Box 2017165156" o:spid="_x0000_s1043" type="#_x0000_t202" style="position:absolute;margin-left:48pt;margin-top:26.75pt;width:21pt;height:24pt;z-index:251771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" fillcolor="window" strokeweight=".5pt">
                <v:path arrowok="t"/>
                <v:textbox>
                  <w:txbxContent>
                    <w:p w14:paraId="3B6DA895" w14:textId="5102D827" w:rsidR="000D32D0" w:rsidRPr="000D32D0" w:rsidRDefault="000D32D0" w:rsidP="000D32D0">
                      <w:pPr>
                        <w:rPr>
                          <w:rFonts w:cs="Arial"/>
                          <w:b/>
                          <w:bCs/>
                          <w:lang w:val="en-CA"/>
                        </w:rPr>
                      </w:pPr>
                      <w:r>
                        <w:rPr>
                          <w:rFonts w:cs="Arial"/>
                          <w:b/>
                          <w:bCs/>
                          <w:lang w:val="en-CA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="00233773"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26848" behindDoc="0" locked="0" layoutInCell="1" allowOverlap="1" wp14:anchorId="61B5E4F6" wp14:editId="1A1DA775">
            <wp:simplePos x="0" y="0"/>
            <wp:positionH relativeFrom="margin">
              <wp:posOffset>606425</wp:posOffset>
            </wp:positionH>
            <wp:positionV relativeFrom="page">
              <wp:posOffset>6249464</wp:posOffset>
            </wp:positionV>
            <wp:extent cx="4521200" cy="3167380"/>
            <wp:effectExtent l="19050" t="19050" r="12700" b="13970"/>
            <wp:wrapNone/>
            <wp:docPr id="321" name="Picture 321" descr="A diagram of a process flow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1" name="Picture 321" descr="A diagram of a process flow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200" cy="316738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B52B0B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E51952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AD3AFA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606027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F98770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71C0AE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9DC4B2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33C6A0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FBBFA8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98746D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5B6781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42A8C5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F5681A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4B7D4C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0193783B" wp14:editId="117831E6">
                <wp:simplePos x="0" y="0"/>
                <wp:positionH relativeFrom="margin">
                  <wp:posOffset>0</wp:posOffset>
                </wp:positionH>
                <wp:positionV relativeFrom="paragraph">
                  <wp:posOffset>-635</wp:posOffset>
                </wp:positionV>
                <wp:extent cx="6324600" cy="704850"/>
                <wp:effectExtent l="0" t="0" r="0" b="0"/>
                <wp:wrapNone/>
                <wp:docPr id="324" name="Text Box 3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25CAD49" w14:textId="77777777" w:rsidR="00233773" w:rsidRDefault="00233773" w:rsidP="00FA3DED">
                            <w:pPr>
                              <w:jc w:val="both"/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>Step 7: Measuring DI water flux at water head of 90 cm for 15 min in both sections</w:t>
                            </w:r>
                            <w:r>
                              <w:t xml:space="preserve">. </w:t>
                            </w:r>
                          </w:p>
                          <w:p w14:paraId="38707B1F" w14:textId="77777777" w:rsidR="00233773" w:rsidRDefault="00233773" w:rsidP="0023377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193783B" id="Text Box 324" o:spid="_x0000_s1044" type="#_x0000_t202" style="position:absolute;margin-left:0;margin-top:-.05pt;width:498pt;height:55.5pt;z-index:25172787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" filled="f" stroked="f" strokeweight=".5pt">
                <v:textbox>
                  <w:txbxContent>
                    <w:p w14:paraId="025CAD49" w14:textId="77777777" w:rsidR="00233773" w:rsidRDefault="00233773" w:rsidP="00FA3DED">
                      <w:pPr>
                        <w:jc w:val="both"/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>Step 7: Measuring DI water flux at water head of 90 cm for 15 min in both sections</w:t>
                      </w:r>
                      <w:r>
                        <w:t xml:space="preserve">. </w:t>
                      </w:r>
                    </w:p>
                    <w:p w14:paraId="38707B1F" w14:textId="77777777" w:rsidR="00233773" w:rsidRDefault="00233773" w:rsidP="00233773"/>
                  </w:txbxContent>
                </v:textbox>
                <w10:wrap anchorx="margin"/>
              </v:shape>
            </w:pict>
          </mc:Fallback>
        </mc:AlternateContent>
      </w:r>
    </w:p>
    <w:p w14:paraId="0B6AC7A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A7A716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65DD33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4B1EFC74" wp14:editId="7EC7C072">
                <wp:simplePos x="0" y="0"/>
                <wp:positionH relativeFrom="column">
                  <wp:posOffset>609600</wp:posOffset>
                </wp:positionH>
                <wp:positionV relativeFrom="paragraph">
                  <wp:posOffset>19050</wp:posOffset>
                </wp:positionV>
                <wp:extent cx="266700" cy="304800"/>
                <wp:effectExtent l="0" t="0" r="19050" b="19050"/>
                <wp:wrapNone/>
                <wp:docPr id="331" name="Text Box 3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6700" cy="3048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E30378B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h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1EFC74" id="Text Box 331" o:spid="_x0000_s1045" type="#_x0000_t202" style="position:absolute;margin-left:48pt;margin-top:1.5pt;width:21pt;height:24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" fillcolor="window" strokeweight=".5pt">
                <v:path arrowok="t"/>
                <v:textbox>
                  <w:txbxContent>
                    <w:p w14:paraId="4E30378B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h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35040" behindDoc="0" locked="0" layoutInCell="1" allowOverlap="1" wp14:anchorId="502ED6E4" wp14:editId="2FF6BDDF">
            <wp:simplePos x="0" y="0"/>
            <wp:positionH relativeFrom="margin">
              <wp:align>center</wp:align>
            </wp:positionH>
            <wp:positionV relativeFrom="paragraph">
              <wp:posOffset>19050</wp:posOffset>
            </wp:positionV>
            <wp:extent cx="4521600" cy="3168000"/>
            <wp:effectExtent l="19050" t="19050" r="12700" b="13970"/>
            <wp:wrapNone/>
            <wp:docPr id="330" name="Picture 330" descr="Diagram of a diagram of a proces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0" name="Picture 330" descr="Diagram of a diagram of a process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600" cy="316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87D9BE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5D3F25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F040D1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9778C1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A45382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C86F63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09FBC7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B0D4AE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7FFC34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9F2831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79AA64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2E8A9E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2CA2BA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0F881E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27DEF412" wp14:editId="2F462B22">
                <wp:simplePos x="0" y="0"/>
                <wp:positionH relativeFrom="margin">
                  <wp:posOffset>0</wp:posOffset>
                </wp:positionH>
                <wp:positionV relativeFrom="paragraph">
                  <wp:posOffset>-635</wp:posOffset>
                </wp:positionV>
                <wp:extent cx="6324600" cy="704850"/>
                <wp:effectExtent l="0" t="0" r="0" b="0"/>
                <wp:wrapNone/>
                <wp:docPr id="326" name="Text Box 3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ACFB3D4" w14:textId="77777777" w:rsidR="00233773" w:rsidRPr="00185F9A" w:rsidRDefault="00233773" w:rsidP="00185F9A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8: Chemical cleaning by NaOCl 500 mg Cl2/L in section 1 and 250 mg Cl2/L in section 2 both at 90 cm water head for 6h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7DEF412" id="Text Box 326" o:spid="_x0000_s1046" type="#_x0000_t202" style="position:absolute;margin-left:0;margin-top:-.05pt;width:498pt;height:55.5pt;z-index:25172992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" filled="f" stroked="f" strokeweight=".5pt">
                <v:textbox>
                  <w:txbxContent>
                    <w:p w14:paraId="2ACFB3D4" w14:textId="77777777" w:rsidR="00233773" w:rsidRPr="00185F9A" w:rsidRDefault="00233773" w:rsidP="00185F9A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8: Chemical cleaning by </w:t>
                      </w:r>
                      <w:proofErr w:type="spellStart"/>
                      <w:r w:rsidRPr="00185F9A">
                        <w:rPr>
                          <w:rFonts w:asciiTheme="majorBidi" w:hAnsiTheme="majorBidi" w:cstheme="majorBidi"/>
                        </w:rPr>
                        <w:t>NaOCl</w:t>
                      </w:r>
                      <w:proofErr w:type="spellEnd"/>
                      <w:r w:rsidRPr="00185F9A">
                        <w:rPr>
                          <w:rFonts w:asciiTheme="majorBidi" w:hAnsiTheme="majorBidi" w:cstheme="majorBidi"/>
                        </w:rPr>
                        <w:t xml:space="preserve"> 500 mg Cl2/L in section 1 and 250 mg Cl2/L in section 2 both at 90 cm water head for 6h.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89B45D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7D23BC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31F193F7" wp14:editId="1BC631B1">
                <wp:simplePos x="0" y="0"/>
                <wp:positionH relativeFrom="column">
                  <wp:posOffset>609600</wp:posOffset>
                </wp:positionH>
                <wp:positionV relativeFrom="paragraph">
                  <wp:posOffset>99695</wp:posOffset>
                </wp:positionV>
                <wp:extent cx="266700" cy="304800"/>
                <wp:effectExtent l="0" t="0" r="19050" b="19050"/>
                <wp:wrapNone/>
                <wp:docPr id="332" name="Text Box 3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6700" cy="3048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D3287CE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i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1F193F7" id="Text Box 332" o:spid="_x0000_s1047" type="#_x0000_t202" style="position:absolute;margin-left:48pt;margin-top:7.85pt;width:21pt;height:24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" fillcolor="window" strokeweight=".5pt">
                <v:path arrowok="t"/>
                <v:textbox>
                  <w:txbxContent>
                    <w:p w14:paraId="7D3287CE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proofErr w:type="spellStart"/>
                      <w:r>
                        <w:rPr>
                          <w:rFonts w:cs="Arial"/>
                          <w:b/>
                          <w:bCs/>
                        </w:rPr>
                        <w:t>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28896" behindDoc="0" locked="0" layoutInCell="1" allowOverlap="1" wp14:anchorId="1D6D074E" wp14:editId="7ABDF10E">
            <wp:simplePos x="0" y="0"/>
            <wp:positionH relativeFrom="margin">
              <wp:posOffset>606425</wp:posOffset>
            </wp:positionH>
            <wp:positionV relativeFrom="paragraph">
              <wp:posOffset>99695</wp:posOffset>
            </wp:positionV>
            <wp:extent cx="4521600" cy="3168000"/>
            <wp:effectExtent l="19050" t="19050" r="12700" b="13970"/>
            <wp:wrapNone/>
            <wp:docPr id="325" name="Picture 325" descr="A diagram of a process flow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5" name="Picture 325" descr="A diagram of a process flow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600" cy="316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4C9E8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16B96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76D78C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DBFD6E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3A4C0D4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6286351E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51B0B144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028D50BA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025EACF1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051D43F7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4EC51DDC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7B176FE7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63D5AF5A" wp14:editId="17B506E9">
                <wp:simplePos x="0" y="0"/>
                <wp:positionH relativeFrom="margin">
                  <wp:posOffset>0</wp:posOffset>
                </wp:positionH>
                <wp:positionV relativeFrom="paragraph">
                  <wp:posOffset>0</wp:posOffset>
                </wp:positionV>
                <wp:extent cx="6324600" cy="704850"/>
                <wp:effectExtent l="0" t="0" r="0" b="0"/>
                <wp:wrapNone/>
                <wp:docPr id="328" name="Text Box 3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24600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90E818" w14:textId="77777777" w:rsidR="00233773" w:rsidRPr="00185F9A" w:rsidRDefault="00233773" w:rsidP="00FA3DED">
                            <w:pPr>
                              <w:jc w:val="both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85F9A">
                              <w:rPr>
                                <w:rFonts w:asciiTheme="majorBidi" w:hAnsiTheme="majorBidi" w:cstheme="majorBidi"/>
                              </w:rPr>
                              <w:t xml:space="preserve">Step 9: Measuring DI water flux at water head of 90 cm for 15 min in both sections. </w:t>
                            </w:r>
                          </w:p>
                          <w:p w14:paraId="502496BE" w14:textId="77777777" w:rsidR="00233773" w:rsidRDefault="00233773" w:rsidP="0023377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3D5AF5A" id="Text Box 328" o:spid="_x0000_s1048" type="#_x0000_t202" style="position:absolute;left:0;text-align:left;margin-left:0;margin-top:0;width:498pt;height:55.5pt;z-index:251731968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" filled="f" stroked="f" strokeweight=".5pt">
                <v:textbox>
                  <w:txbxContent>
                    <w:p w14:paraId="1690E818" w14:textId="77777777" w:rsidR="00233773" w:rsidRPr="00185F9A" w:rsidRDefault="00233773" w:rsidP="00FA3DED">
                      <w:pPr>
                        <w:jc w:val="both"/>
                        <w:rPr>
                          <w:rFonts w:asciiTheme="majorBidi" w:hAnsiTheme="majorBidi" w:cstheme="majorBidi"/>
                        </w:rPr>
                      </w:pPr>
                      <w:r w:rsidRPr="00185F9A">
                        <w:rPr>
                          <w:rFonts w:asciiTheme="majorBidi" w:hAnsiTheme="majorBidi" w:cstheme="majorBidi"/>
                        </w:rPr>
                        <w:t xml:space="preserve">Step 9: Measuring DI water flux at water head of 90 cm for 15 min in both sections. </w:t>
                      </w:r>
                    </w:p>
                    <w:p w14:paraId="502496BE" w14:textId="77777777" w:rsidR="00233773" w:rsidRDefault="00233773" w:rsidP="00233773"/>
                  </w:txbxContent>
                </v:textbox>
                <w10:wrap anchorx="margin"/>
              </v:shape>
            </w:pict>
          </mc:Fallback>
        </mc:AlternateContent>
      </w:r>
    </w:p>
    <w:p w14:paraId="4D2CE1FC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4DE65E22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16D6CBC0" wp14:editId="49533394">
                <wp:simplePos x="0" y="0"/>
                <wp:positionH relativeFrom="column">
                  <wp:posOffset>609600</wp:posOffset>
                </wp:positionH>
                <wp:positionV relativeFrom="paragraph">
                  <wp:posOffset>28575</wp:posOffset>
                </wp:positionV>
                <wp:extent cx="266700" cy="304800"/>
                <wp:effectExtent l="0" t="0" r="19050" b="19050"/>
                <wp:wrapNone/>
                <wp:docPr id="333" name="Text Box 3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6700" cy="3048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6B7CF71" w14:textId="77777777" w:rsidR="00233773" w:rsidRPr="00034875" w:rsidRDefault="00233773" w:rsidP="00233773">
                            <w:pPr>
                              <w:rPr>
                                <w:rFonts w:cs="Arial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Arial"/>
                                <w:b/>
                                <w:bCs/>
                              </w:rPr>
                              <w:t>j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D6CBC0" id="Text Box 333" o:spid="_x0000_s1049" type="#_x0000_t202" style="position:absolute;left:0;text-align:left;margin-left:48pt;margin-top:2.25pt;width:21pt;height:24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" fillcolor="window" strokeweight=".5pt">
                <v:path arrowok="t"/>
                <v:textbox>
                  <w:txbxContent>
                    <w:p w14:paraId="26B7CF71" w14:textId="77777777" w:rsidR="00233773" w:rsidRPr="00034875" w:rsidRDefault="00233773" w:rsidP="00233773">
                      <w:pPr>
                        <w:rPr>
                          <w:rFonts w:cs="Arial"/>
                          <w:b/>
                          <w:bCs/>
                        </w:rPr>
                      </w:pPr>
                      <w:r>
                        <w:rPr>
                          <w:rFonts w:cs="Arial"/>
                          <w:b/>
                          <w:bCs/>
                        </w:rPr>
                        <w:t>j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30944" behindDoc="0" locked="0" layoutInCell="1" allowOverlap="1" wp14:anchorId="17EEA2C3" wp14:editId="38E6DF31">
            <wp:simplePos x="0" y="0"/>
            <wp:positionH relativeFrom="margin">
              <wp:align>center</wp:align>
            </wp:positionH>
            <wp:positionV relativeFrom="paragraph">
              <wp:posOffset>28575</wp:posOffset>
            </wp:positionV>
            <wp:extent cx="4521600" cy="3168000"/>
            <wp:effectExtent l="19050" t="19050" r="12700" b="13970"/>
            <wp:wrapNone/>
            <wp:docPr id="327" name="Picture 327" descr="Diagram of a diagram of a process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7" name="Picture 327" descr="Diagram of a diagram of a process&#10;&#10;Description automatically generated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1600" cy="3168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B6132C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790A4A22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1ACB01AD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790BFF1E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5C4727B8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30CBA792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0FE84AD5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5D8B8918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</w:p>
    <w:p w14:paraId="4D175501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"/>
          <w:szCs w:val="2"/>
          <w14:ligatures w14:val="none"/>
        </w:rPr>
      </w:pPr>
    </w:p>
    <w:p w14:paraId="1324E7CD" w14:textId="77777777" w:rsidR="00233773" w:rsidRPr="00233773" w:rsidRDefault="00233773" w:rsidP="00233773">
      <w:pPr>
        <w:spacing w:after="200" w:line="360" w:lineRule="auto"/>
        <w:jc w:val="center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6" w:name="_Ref144195497"/>
      <w:bookmarkStart w:id="7" w:name="_Hlk152752325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3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6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. Schematic of the steps in physical and chemical cleaning of the membranes</w:t>
      </w:r>
    </w:p>
    <w:bookmarkEnd w:id="7"/>
    <w:p w14:paraId="09DD4E2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A0D2915" w14:textId="77777777" w:rsidR="00233773" w:rsidRPr="00233773" w:rsidRDefault="00233773" w:rsidP="00233773">
      <w:pPr>
        <w:spacing w:line="360" w:lineRule="auto"/>
        <w:jc w:val="both"/>
        <w:rPr>
          <w:rFonts w:asciiTheme="majorBidi" w:eastAsiaTheme="minorEastAsia" w:hAnsiTheme="majorBidi" w:cstheme="majorBidi"/>
          <w:kern w:val="0"/>
          <w:sz w:val="24"/>
          <w:szCs w:val="24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43232" behindDoc="0" locked="0" layoutInCell="1" allowOverlap="1" wp14:anchorId="0C0D382A" wp14:editId="7230632B">
            <wp:simplePos x="0" y="0"/>
            <wp:positionH relativeFrom="column">
              <wp:posOffset>0</wp:posOffset>
            </wp:positionH>
            <wp:positionV relativeFrom="paragraph">
              <wp:posOffset>-1103</wp:posOffset>
            </wp:positionV>
            <wp:extent cx="4671695" cy="3005455"/>
            <wp:effectExtent l="0" t="0" r="0" b="0"/>
            <wp:wrapNone/>
            <wp:docPr id="159456157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9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EDD376" w14:textId="77777777" w:rsidR="00233773" w:rsidRPr="00233773" w:rsidRDefault="00233773" w:rsidP="00233773">
      <w:pPr>
        <w:spacing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7FD61E9E" w14:textId="77777777" w:rsidR="00233773" w:rsidRPr="00233773" w:rsidRDefault="00233773" w:rsidP="00233773">
      <w:pPr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461A1E9" w14:textId="77777777" w:rsidR="00233773" w:rsidRPr="00233773" w:rsidRDefault="00233773" w:rsidP="00233773">
      <w:pPr>
        <w:tabs>
          <w:tab w:val="left" w:pos="6600"/>
        </w:tabs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408D5411" w14:textId="77777777" w:rsidR="00233773" w:rsidRPr="00233773" w:rsidRDefault="00233773" w:rsidP="00233773">
      <w:pPr>
        <w:tabs>
          <w:tab w:val="left" w:pos="7485"/>
        </w:tabs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08DEE3A6" w14:textId="77777777" w:rsidR="00233773" w:rsidRPr="00233773" w:rsidRDefault="00233773" w:rsidP="00233773">
      <w:pPr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69D0181E" w14:textId="77777777" w:rsidR="00233773" w:rsidRPr="00233773" w:rsidRDefault="00233773" w:rsidP="00233773">
      <w:pPr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6F3A154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22504C7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7D9175A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05C338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7C31BF8B" w14:textId="77777777" w:rsidR="00233773" w:rsidRDefault="00233773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</w:pPr>
      <w:bookmarkStart w:id="8" w:name="_Ref127343752"/>
      <w:bookmarkStart w:id="9" w:name="_Hlk152752380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4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8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. Dynamics of cumulative anion exchange on the resin of BIEX column 2 during the operation. </w:t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 xml:space="preserve">Day 68 and 6,528 BV is the resin regeneration time. The error bars show 95% confidence intervals. </w:t>
      </w:r>
    </w:p>
    <w:p w14:paraId="2672F42B" w14:textId="77777777" w:rsidR="00360AB7" w:rsidRPr="00233773" w:rsidRDefault="00360AB7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</w:pPr>
    </w:p>
    <w:bookmarkEnd w:id="9"/>
    <w:p w14:paraId="1B8E413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B68AF6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A1EB74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lastRenderedPageBreak/>
        <w:drawing>
          <wp:anchor distT="0" distB="0" distL="114300" distR="114300" simplePos="0" relativeHeight="251745280" behindDoc="0" locked="0" layoutInCell="1" allowOverlap="1" wp14:anchorId="45596680" wp14:editId="11BE1C56">
            <wp:simplePos x="0" y="0"/>
            <wp:positionH relativeFrom="page">
              <wp:posOffset>3798871</wp:posOffset>
            </wp:positionH>
            <wp:positionV relativeFrom="paragraph">
              <wp:posOffset>6015</wp:posOffset>
            </wp:positionV>
            <wp:extent cx="3992245" cy="2789555"/>
            <wp:effectExtent l="0" t="0" r="0" b="0"/>
            <wp:wrapNone/>
            <wp:docPr id="167536019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BD692DE0-1424-47BF-89F4-DCE8C93EA04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44256" behindDoc="0" locked="0" layoutInCell="1" allowOverlap="1" wp14:anchorId="4551CEEE" wp14:editId="6E7C696F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3992245" cy="2789555"/>
            <wp:effectExtent l="0" t="0" r="0" b="0"/>
            <wp:wrapNone/>
            <wp:docPr id="10846315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18CD2A40-35B5-4AD4-AFE4-ED0C51DCB55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69C7A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01C451A" w14:textId="77777777" w:rsidR="00233773" w:rsidRPr="00233773" w:rsidRDefault="00233773" w:rsidP="00233773">
      <w:pPr>
        <w:tabs>
          <w:tab w:val="left" w:pos="6622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  <w:tab/>
      </w:r>
    </w:p>
    <w:p w14:paraId="1793D99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E0EC22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73B45A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7EB2E2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4570B0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A4FCD0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27AA26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5B4F6C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A6AF979" w14:textId="2C3D0E9E" w:rsidR="00233773" w:rsidRPr="00233773" w:rsidRDefault="00233773" w:rsidP="00233773">
      <w:pPr>
        <w:spacing w:after="200" w:line="360" w:lineRule="auto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10" w:name="_Ref144203360"/>
      <w:bookmarkStart w:id="11" w:name="_Hlk152752423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5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10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. Variations of a) UVA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vertAlign w:val="subscript"/>
          <w:lang w:eastAsia="en-GB"/>
          <w14:ligatures w14:val="none"/>
        </w:rPr>
        <w:t>254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and b) turbidity of BIEX column effluent during the operation. The error bars show 95% confidence intervals. </w:t>
      </w:r>
      <w:bookmarkEnd w:id="11"/>
    </w:p>
    <w:p w14:paraId="44F142A4" w14:textId="3D668BB4" w:rsidR="00233773" w:rsidRPr="00233773" w:rsidRDefault="00BC2FC4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>
        <w:rPr>
          <w:noProof/>
        </w:rPr>
        <w:drawing>
          <wp:anchor distT="0" distB="0" distL="114300" distR="114300" simplePos="0" relativeHeight="251773952" behindDoc="0" locked="0" layoutInCell="1" allowOverlap="1" wp14:anchorId="021519F2" wp14:editId="033D6377">
            <wp:simplePos x="0" y="0"/>
            <wp:positionH relativeFrom="column">
              <wp:posOffset>2933700</wp:posOffset>
            </wp:positionH>
            <wp:positionV relativeFrom="paragraph">
              <wp:posOffset>22860</wp:posOffset>
            </wp:positionV>
            <wp:extent cx="4143375" cy="2876550"/>
            <wp:effectExtent l="0" t="0" r="0" b="0"/>
            <wp:wrapNone/>
            <wp:docPr id="853300307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8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72928" behindDoc="0" locked="0" layoutInCell="1" allowOverlap="1" wp14:anchorId="1DA7276F" wp14:editId="31833894">
            <wp:simplePos x="0" y="0"/>
            <wp:positionH relativeFrom="column">
              <wp:posOffset>-330200</wp:posOffset>
            </wp:positionH>
            <wp:positionV relativeFrom="paragraph">
              <wp:posOffset>10160</wp:posOffset>
            </wp:positionV>
            <wp:extent cx="4143375" cy="2876550"/>
            <wp:effectExtent l="0" t="0" r="0" b="0"/>
            <wp:wrapNone/>
            <wp:docPr id="1063887275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8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966371" w14:textId="09D7DB75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271EC67" w14:textId="7D0B0A04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786D2C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A501DD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E94B46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9D9358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CE71D5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95C526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5D289D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8FFEFEC" w14:textId="77777777" w:rsidR="00233773" w:rsidRPr="00233773" w:rsidRDefault="00233773" w:rsidP="00233773">
      <w:pPr>
        <w:spacing w:after="0" w:line="360" w:lineRule="auto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DA42E9D" w14:textId="513732A2" w:rsidR="00233773" w:rsidRPr="00233773" w:rsidRDefault="00233773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i/>
          <w:iCs/>
          <w:noProof/>
          <w:color w:val="44546A" w:themeColor="text2"/>
          <w:kern w:val="0"/>
          <w:sz w:val="24"/>
          <w:szCs w:val="24"/>
          <w:lang w:eastAsia="en-GB"/>
          <w14:ligatures w14:val="none"/>
        </w:rPr>
      </w:pPr>
      <w:bookmarkStart w:id="12" w:name="_Ref133066345"/>
      <w:bookmarkStart w:id="13" w:name="_Hlk152752493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6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12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. a) Variation of fouling resistance of membranes in section 1 during the filtration, and b) Variation of fouling resistance of membranes in section 2 during the filtration. M1 (polymeric 0.1 µm), M2 (polymeric 0.03 µm), M3 (ceramic 300 </w:t>
      </w:r>
      <w:proofErr w:type="spellStart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kDa</w:t>
      </w:r>
      <w:proofErr w:type="spellEnd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, and M4 (Lab-made ceramic). Day 30 is the physical and chemical cleaning day. The error bars show 95% confidence intervals. </w:t>
      </w:r>
    </w:p>
    <w:p w14:paraId="5E9D1CD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bookmarkStart w:id="14" w:name="_Hlk147496353"/>
      <w:bookmarkEnd w:id="13"/>
    </w:p>
    <w:p w14:paraId="4C6956B3" w14:textId="77777777" w:rsidR="00233773" w:rsidRPr="00233773" w:rsidRDefault="00233773" w:rsidP="00233773">
      <w:pPr>
        <w:keepNext/>
        <w:spacing w:after="200" w:line="360" w:lineRule="auto"/>
        <w:jc w:val="both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</w:t>
      </w:r>
    </w:p>
    <w:p w14:paraId="002FFA02" w14:textId="77777777" w:rsidR="00233773" w:rsidRPr="00233773" w:rsidRDefault="00233773" w:rsidP="00233773">
      <w:pPr>
        <w:spacing w:after="200" w:line="360" w:lineRule="auto"/>
        <w:rPr>
          <w:rFonts w:ascii="Times New Roman" w:eastAsia="Times New Roman" w:hAnsi="Times New Roman" w:cs="Times New Roman"/>
          <w:i/>
          <w:iCs/>
          <w:color w:val="44546A" w:themeColor="text2"/>
          <w:kern w:val="0"/>
          <w:sz w:val="18"/>
          <w:szCs w:val="18"/>
          <w:lang w:eastAsia="en-GB"/>
          <w14:ligatures w14:val="none"/>
        </w:rPr>
      </w:pPr>
    </w:p>
    <w:p w14:paraId="4B96BE32" w14:textId="77777777" w:rsidR="00233773" w:rsidRPr="00233773" w:rsidRDefault="00233773" w:rsidP="00233773">
      <w:pPr>
        <w:keepNext/>
        <w:spacing w:after="200" w:line="360" w:lineRule="auto"/>
        <w:jc w:val="both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15" w:name="_Hlk144391305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</w:t>
      </w:r>
    </w:p>
    <w:bookmarkEnd w:id="15"/>
    <w:p w14:paraId="710B691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DCB9948" w14:textId="77777777" w:rsidR="00233773" w:rsidRPr="00233773" w:rsidRDefault="00233773" w:rsidP="00233773">
      <w:pPr>
        <w:keepNext/>
        <w:spacing w:after="200" w:line="360" w:lineRule="auto"/>
        <w:rPr>
          <w:rFonts w:ascii="Times New Roman" w:eastAsia="Times New Roman" w:hAnsi="Times New Roman" w:cs="Times New Roman"/>
          <w:i/>
          <w:iCs/>
          <w:color w:val="44546A" w:themeColor="text2"/>
          <w:kern w:val="0"/>
          <w:sz w:val="18"/>
          <w:szCs w:val="18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lastRenderedPageBreak/>
        <w:t xml:space="preserve"> </w:t>
      </w:r>
      <w:bookmarkEnd w:id="14"/>
    </w:p>
    <w:p w14:paraId="66C437CB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6D2E565" wp14:editId="63B708F7">
                <wp:simplePos x="0" y="0"/>
                <wp:positionH relativeFrom="column">
                  <wp:posOffset>2194560</wp:posOffset>
                </wp:positionH>
                <wp:positionV relativeFrom="paragraph">
                  <wp:posOffset>257175</wp:posOffset>
                </wp:positionV>
                <wp:extent cx="1905" cy="74295"/>
                <wp:effectExtent l="19050" t="19050" r="36195" b="1905"/>
                <wp:wrapNone/>
                <wp:docPr id="66" name="Straight Connector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 flipV="1">
                          <a:off x="0" y="0"/>
                          <a:ext cx="1905" cy="74295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FD5749A" id="Straight Connector 66" o:spid="_x0000_s1026" style="position:absolute;flip:x y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72.8pt,20.25pt" to="172.95pt,26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" strokecolor="red" strokeweight="2.25pt">
                <v:stroke joinstyle="miter"/>
                <o:lock v:ext="edit" shapetype="f"/>
              </v:lin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FDFCB2F" wp14:editId="4782DA03">
                <wp:simplePos x="0" y="0"/>
                <wp:positionH relativeFrom="column">
                  <wp:posOffset>2080260</wp:posOffset>
                </wp:positionH>
                <wp:positionV relativeFrom="paragraph">
                  <wp:posOffset>249555</wp:posOffset>
                </wp:positionV>
                <wp:extent cx="226695" cy="5715"/>
                <wp:effectExtent l="19050" t="19050" r="20955" b="32385"/>
                <wp:wrapNone/>
                <wp:docPr id="65" name="Straight Connector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6695" cy="5715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2343CC4" id="Straight Connector 65" o:spid="_x0000_s1026" style="position:absolute;flip:y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163.8pt,19.65pt" to="181.65pt,2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" strokecolor="red" strokeweight="2.25pt">
                <v:stroke joinstyle="miter"/>
                <o:lock v:ext="edit" shapetype="f"/>
              </v:lin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1F27C63" wp14:editId="4E9A8687">
                <wp:simplePos x="0" y="0"/>
                <wp:positionH relativeFrom="column">
                  <wp:posOffset>4423410</wp:posOffset>
                </wp:positionH>
                <wp:positionV relativeFrom="paragraph">
                  <wp:posOffset>41275</wp:posOffset>
                </wp:positionV>
                <wp:extent cx="259080" cy="259080"/>
                <wp:effectExtent l="0" t="0" r="7620" b="7620"/>
                <wp:wrapNone/>
                <wp:docPr id="69" name="Text Box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749DE269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F27C63" id="Text Box 69" o:spid="_x0000_s1050" type="#_x0000_t202" style="position:absolute;margin-left:348.3pt;margin-top:3.25pt;width:20.4pt;height:20.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" filled="f" strokecolor="red" strokeweight=".5pt">
                <v:path arrowok="t"/>
                <v:textbox>
                  <w:txbxContent>
                    <w:p w14:paraId="749DE269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927DB77" wp14:editId="291B165C">
                <wp:simplePos x="0" y="0"/>
                <wp:positionH relativeFrom="column">
                  <wp:posOffset>2907665</wp:posOffset>
                </wp:positionH>
                <wp:positionV relativeFrom="paragraph">
                  <wp:posOffset>33020</wp:posOffset>
                </wp:positionV>
                <wp:extent cx="259080" cy="259080"/>
                <wp:effectExtent l="0" t="0" r="7620" b="7620"/>
                <wp:wrapNone/>
                <wp:docPr id="68" name="Text Box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6803D778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27DB77" id="Text Box 68" o:spid="_x0000_s1051" type="#_x0000_t202" style="position:absolute;margin-left:228.95pt;margin-top:2.6pt;width:20.4pt;height:20.4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" filled="f" strokecolor="red" strokeweight=".5pt">
                <v:path arrowok="t"/>
                <v:textbox>
                  <w:txbxContent>
                    <w:p w14:paraId="6803D778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70528" behindDoc="0" locked="0" layoutInCell="1" allowOverlap="1" wp14:anchorId="0F358EC2" wp14:editId="14B258F5">
            <wp:simplePos x="0" y="0"/>
            <wp:positionH relativeFrom="margin">
              <wp:align>right</wp:align>
            </wp:positionH>
            <wp:positionV relativeFrom="paragraph">
              <wp:posOffset>38748</wp:posOffset>
            </wp:positionV>
            <wp:extent cx="1301579" cy="2347784"/>
            <wp:effectExtent l="0" t="0" r="0" b="0"/>
            <wp:wrapNone/>
            <wp:docPr id="96" name="Picture 96" descr="A close-up of a black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" name="Picture 96" descr="A close-up of a black surfac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7276" b="-4888"/>
                    <a:stretch/>
                  </pic:blipFill>
                  <pic:spPr bwMode="auto">
                    <a:xfrm>
                      <a:off x="0" y="0"/>
                      <a:ext cx="1301579" cy="2347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71552" behindDoc="0" locked="0" layoutInCell="1" allowOverlap="1" wp14:anchorId="190B767D" wp14:editId="67CD57D3">
            <wp:simplePos x="0" y="0"/>
            <wp:positionH relativeFrom="column">
              <wp:posOffset>2907030</wp:posOffset>
            </wp:positionH>
            <wp:positionV relativeFrom="paragraph">
              <wp:posOffset>31098</wp:posOffset>
            </wp:positionV>
            <wp:extent cx="1395541" cy="2238375"/>
            <wp:effectExtent l="0" t="0" r="0" b="0"/>
            <wp:wrapNone/>
            <wp:docPr id="97" name="Picture 97" descr="A black and white image of a pla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Picture 97" descr="A black and white image of a plan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5635"/>
                    <a:stretch/>
                  </pic:blipFill>
                  <pic:spPr bwMode="auto">
                    <a:xfrm>
                      <a:off x="0" y="0"/>
                      <a:ext cx="1395541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BAF1F41" wp14:editId="184EE625">
                <wp:simplePos x="0" y="0"/>
                <wp:positionH relativeFrom="column">
                  <wp:posOffset>2238375</wp:posOffset>
                </wp:positionH>
                <wp:positionV relativeFrom="paragraph">
                  <wp:posOffset>150495</wp:posOffset>
                </wp:positionV>
                <wp:extent cx="214630" cy="255905"/>
                <wp:effectExtent l="0" t="0" r="0" b="0"/>
                <wp:wrapNone/>
                <wp:docPr id="67" name="Text Box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 rot="21268115">
                          <a:off x="0" y="0"/>
                          <a:ext cx="214630" cy="2559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66E0436" w14:textId="77777777" w:rsidR="00233773" w:rsidRPr="004C0C52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4C0C52">
                              <w:rPr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  <w:t>Z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AF1F41" id="Text Box 67" o:spid="_x0000_s1052" type="#_x0000_t202" style="position:absolute;margin-left:176.25pt;margin-top:11.85pt;width:16.9pt;height:20.15pt;rotation:-362507fd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" filled="f" stroked="f" strokeweight=".5pt">
                <v:textbox>
                  <w:txbxContent>
                    <w:p w14:paraId="766E0436" w14:textId="77777777" w:rsidR="00233773" w:rsidRPr="004C0C52" w:rsidRDefault="00233773" w:rsidP="00233773">
                      <w:pPr>
                        <w:rPr>
                          <w:b/>
                          <w:bCs/>
                          <w:color w:val="FF0000"/>
                          <w:sz w:val="20"/>
                          <w:szCs w:val="20"/>
                        </w:rPr>
                      </w:pPr>
                      <w:r w:rsidRPr="004C0C52">
                        <w:rPr>
                          <w:b/>
                          <w:bCs/>
                          <w:color w:val="FF0000"/>
                          <w:sz w:val="20"/>
                          <w:szCs w:val="20"/>
                        </w:rPr>
                        <w:t>Z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5DFD1A4" wp14:editId="167A3CE6">
                <wp:simplePos x="0" y="0"/>
                <wp:positionH relativeFrom="column">
                  <wp:posOffset>1476375</wp:posOffset>
                </wp:positionH>
                <wp:positionV relativeFrom="paragraph">
                  <wp:posOffset>38100</wp:posOffset>
                </wp:positionV>
                <wp:extent cx="259080" cy="259080"/>
                <wp:effectExtent l="0" t="0" r="7620" b="7620"/>
                <wp:wrapNone/>
                <wp:docPr id="60" name="Text Box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75A481DA" w14:textId="77777777" w:rsidR="00233773" w:rsidRPr="009757EF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 w:rsidRPr="009757EF">
                              <w:rPr>
                                <w:b/>
                                <w:bCs/>
                                <w:color w:val="FF0000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DFD1A4" id="Text Box 60" o:spid="_x0000_s1053" type="#_x0000_t202" style="position:absolute;margin-left:116.25pt;margin-top:3pt;width:20.4pt;height:20.4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" filled="f" strokecolor="red" strokeweight=".5pt">
                <v:path arrowok="t"/>
                <v:textbox>
                  <w:txbxContent>
                    <w:p w14:paraId="75A481DA" w14:textId="77777777" w:rsidR="00233773" w:rsidRPr="009757EF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 w:rsidRPr="009757EF">
                        <w:rPr>
                          <w:b/>
                          <w:bCs/>
                          <w:color w:val="FF0000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A7EFF7F" wp14:editId="251C90F7">
                <wp:simplePos x="0" y="0"/>
                <wp:positionH relativeFrom="column">
                  <wp:posOffset>0</wp:posOffset>
                </wp:positionH>
                <wp:positionV relativeFrom="paragraph">
                  <wp:posOffset>9525</wp:posOffset>
                </wp:positionV>
                <wp:extent cx="259080" cy="259080"/>
                <wp:effectExtent l="0" t="0" r="7620" b="7620"/>
                <wp:wrapNone/>
                <wp:docPr id="59" name="Text Box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43167A50" w14:textId="77777777" w:rsidR="00233773" w:rsidRPr="009757EF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 w:rsidRPr="009757EF">
                              <w:rPr>
                                <w:b/>
                                <w:bCs/>
                                <w:color w:val="FF0000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7EFF7F" id="Text Box 59" o:spid="_x0000_s1054" type="#_x0000_t202" style="position:absolute;margin-left:0;margin-top:.75pt;width:20.4pt;height:20.4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" filled="f" strokecolor="red" strokeweight=".5pt">
                <v:path arrowok="t"/>
                <v:textbox>
                  <w:txbxContent>
                    <w:p w14:paraId="43167A50" w14:textId="77777777" w:rsidR="00233773" w:rsidRPr="009757EF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 w:rsidRPr="009757EF">
                        <w:rPr>
                          <w:b/>
                          <w:bCs/>
                          <w:color w:val="FF0000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60288" behindDoc="0" locked="0" layoutInCell="1" allowOverlap="1" wp14:anchorId="53F227CD" wp14:editId="0BEDB5AC">
            <wp:simplePos x="0" y="0"/>
            <wp:positionH relativeFrom="margin">
              <wp:posOffset>1476375</wp:posOffset>
            </wp:positionH>
            <wp:positionV relativeFrom="paragraph">
              <wp:posOffset>38100</wp:posOffset>
            </wp:positionV>
            <wp:extent cx="1314450" cy="2239010"/>
            <wp:effectExtent l="0" t="0" r="0" b="8890"/>
            <wp:wrapNone/>
            <wp:docPr id="77" name="Picture 77" descr="A black and white photo of a black rectangular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Picture 77" descr="A black and white photo of a black rectangular objec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7051"/>
                    <a:stretch/>
                  </pic:blipFill>
                  <pic:spPr bwMode="auto">
                    <a:xfrm>
                      <a:off x="0" y="0"/>
                      <a:ext cx="1314450" cy="2239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59264" behindDoc="0" locked="0" layoutInCell="1" allowOverlap="1" wp14:anchorId="395F44ED" wp14:editId="16E40FD7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1304925" cy="2258060"/>
            <wp:effectExtent l="0" t="0" r="9525" b="8890"/>
            <wp:wrapNone/>
            <wp:docPr id="76" name="Picture 76" descr="A close-up of a black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76" descr="A close-up of a black surfac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851" r="77217"/>
                    <a:stretch/>
                  </pic:blipFill>
                  <pic:spPr bwMode="auto">
                    <a:xfrm>
                      <a:off x="0" y="0"/>
                      <a:ext cx="1304925" cy="2258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9D6262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4640797B" wp14:editId="32813D60">
                <wp:simplePos x="0" y="0"/>
                <wp:positionH relativeFrom="column">
                  <wp:posOffset>569595</wp:posOffset>
                </wp:positionH>
                <wp:positionV relativeFrom="paragraph">
                  <wp:posOffset>226092</wp:posOffset>
                </wp:positionV>
                <wp:extent cx="226695" cy="5715"/>
                <wp:effectExtent l="19050" t="19050" r="20955" b="32385"/>
                <wp:wrapNone/>
                <wp:docPr id="5" name="Straight Connector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6695" cy="5715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BC7420B" id="Straight Connector 5" o:spid="_x0000_s1026" style="position:absolute;flip:y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44.85pt,17.8pt" to="62.7pt,18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" strokecolor="red" strokeweight="2.25pt">
                <v:stroke joinstyle="miter"/>
                <o:lock v:ext="edit" shapetype="f"/>
              </v:lin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31C4F9D" wp14:editId="1026F54F">
                <wp:simplePos x="0" y="0"/>
                <wp:positionH relativeFrom="column">
                  <wp:posOffset>712470</wp:posOffset>
                </wp:positionH>
                <wp:positionV relativeFrom="paragraph">
                  <wp:posOffset>175260</wp:posOffset>
                </wp:positionV>
                <wp:extent cx="214630" cy="255905"/>
                <wp:effectExtent l="0" t="0" r="0" b="0"/>
                <wp:wrapNone/>
                <wp:docPr id="56" name="Text Box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 rot="21268115">
                          <a:off x="0" y="0"/>
                          <a:ext cx="214630" cy="2559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05F1B1D" w14:textId="77777777" w:rsidR="00233773" w:rsidRPr="004C0C52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4C0C52">
                              <w:rPr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  <w:t>Z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1C4F9D" id="Text Box 56" o:spid="_x0000_s1055" type="#_x0000_t202" style="position:absolute;margin-left:56.1pt;margin-top:13.8pt;width:16.9pt;height:20.15pt;rotation:-362507fd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" filled="f" stroked="f" strokeweight=".5pt">
                <v:textbox>
                  <w:txbxContent>
                    <w:p w14:paraId="505F1B1D" w14:textId="77777777" w:rsidR="00233773" w:rsidRPr="004C0C52" w:rsidRDefault="00233773" w:rsidP="00233773">
                      <w:pPr>
                        <w:rPr>
                          <w:b/>
                          <w:bCs/>
                          <w:color w:val="FF0000"/>
                          <w:sz w:val="20"/>
                          <w:szCs w:val="20"/>
                        </w:rPr>
                      </w:pPr>
                      <w:r w:rsidRPr="004C0C52">
                        <w:rPr>
                          <w:b/>
                          <w:bCs/>
                          <w:color w:val="FF0000"/>
                          <w:sz w:val="20"/>
                          <w:szCs w:val="20"/>
                        </w:rPr>
                        <w:t>Z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color w:val="FF0000"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19D7ED0" wp14:editId="5216C45C">
                <wp:simplePos x="0" y="0"/>
                <wp:positionH relativeFrom="column">
                  <wp:posOffset>677545</wp:posOffset>
                </wp:positionH>
                <wp:positionV relativeFrom="paragraph">
                  <wp:posOffset>243205</wp:posOffset>
                </wp:positionV>
                <wp:extent cx="1905" cy="114300"/>
                <wp:effectExtent l="19050" t="19050" r="36195" b="19050"/>
                <wp:wrapNone/>
                <wp:docPr id="54" name="Straight Connector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 flipV="1">
                          <a:off x="0" y="0"/>
                          <a:ext cx="1905" cy="114300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DC5C3EC" id="Straight Connector 54" o:spid="_x0000_s1026" style="position:absolute;flip:x 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53.35pt,19.15pt" to="53.5pt,28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" strokecolor="red" strokeweight="2.25pt">
                <v:stroke joinstyle="miter"/>
                <o:lock v:ext="edit" shapetype="f"/>
              </v:lin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E77CC3F" wp14:editId="64E36A05">
                <wp:simplePos x="0" y="0"/>
                <wp:positionH relativeFrom="column">
                  <wp:posOffset>2091690</wp:posOffset>
                </wp:positionH>
                <wp:positionV relativeFrom="paragraph">
                  <wp:posOffset>76200</wp:posOffset>
                </wp:positionV>
                <wp:extent cx="226695" cy="5715"/>
                <wp:effectExtent l="19050" t="19050" r="1905" b="13335"/>
                <wp:wrapNone/>
                <wp:docPr id="58" name="Straight Connector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6695" cy="5715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CD4EFC9" id="Straight Connector 58" o:spid="_x0000_s1026" style="position:absolute;flip:y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164.7pt,6pt" to="182.55pt,6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" strokecolor="red" strokeweight="2.25pt">
                <v:stroke joinstyle="miter"/>
                <o:lock v:ext="edit" shapetype="f"/>
              </v:line>
            </w:pict>
          </mc:Fallback>
        </mc:AlternateContent>
      </w:r>
    </w:p>
    <w:p w14:paraId="00D3F1D8" w14:textId="77777777" w:rsidR="00233773" w:rsidRPr="00233773" w:rsidRDefault="00233773" w:rsidP="00233773">
      <w:pPr>
        <w:tabs>
          <w:tab w:val="left" w:pos="5929"/>
          <w:tab w:val="left" w:pos="7771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367398E" wp14:editId="2A17BA1B">
                <wp:simplePos x="0" y="0"/>
                <wp:positionH relativeFrom="column">
                  <wp:posOffset>578485</wp:posOffset>
                </wp:positionH>
                <wp:positionV relativeFrom="paragraph">
                  <wp:posOffset>106648</wp:posOffset>
                </wp:positionV>
                <wp:extent cx="220980" cy="1905"/>
                <wp:effectExtent l="19050" t="19050" r="26670" b="36195"/>
                <wp:wrapNone/>
                <wp:docPr id="51" name="Straight Connector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0980" cy="1905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3D841DBB" id="Straight Connector 51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45.55pt,8.4pt" to="62.95pt,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" strokecolor="red" strokeweight="2.25pt">
                <v:stroke joinstyle="miter"/>
                <o:lock v:ext="edit" shapetype="f"/>
              </v:lin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5DF18D56" w14:textId="77777777" w:rsidR="00233773" w:rsidRPr="00233773" w:rsidRDefault="00233773" w:rsidP="00233773">
      <w:pPr>
        <w:tabs>
          <w:tab w:val="left" w:pos="616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16C7F9FB" w14:textId="3847F8D6" w:rsidR="00233773" w:rsidRPr="00233773" w:rsidRDefault="00A267AE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6B4B5627" wp14:editId="29632E20">
                <wp:simplePos x="0" y="0"/>
                <wp:positionH relativeFrom="margin">
                  <wp:posOffset>4489450</wp:posOffset>
                </wp:positionH>
                <wp:positionV relativeFrom="paragraph">
                  <wp:posOffset>8890</wp:posOffset>
                </wp:positionV>
                <wp:extent cx="1304925" cy="685800"/>
                <wp:effectExtent l="0" t="0" r="0" b="0"/>
                <wp:wrapNone/>
                <wp:docPr id="91898966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85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BA00F62" w14:textId="7D1EBD42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UF in section 1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B4B5627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56" type="#_x0000_t202" style="position:absolute;margin-left:353.5pt;margin-top:.7pt;width:102.75pt;height:54pt;z-index:2517575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" filled="f" stroked="f" strokeweight=".5pt">
                <v:textbox>
                  <w:txbxContent>
                    <w:p w14:paraId="6BA00F62" w14:textId="7D1EBD42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UF in section 1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41522729" wp14:editId="0089AF34">
                <wp:simplePos x="0" y="0"/>
                <wp:positionH relativeFrom="margin">
                  <wp:posOffset>2997200</wp:posOffset>
                </wp:positionH>
                <wp:positionV relativeFrom="paragraph">
                  <wp:posOffset>27940</wp:posOffset>
                </wp:positionV>
                <wp:extent cx="1304925" cy="704850"/>
                <wp:effectExtent l="0" t="0" r="0" b="0"/>
                <wp:wrapNone/>
                <wp:docPr id="130064150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704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67B195C" w14:textId="2EE15770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UF in section 1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before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522729" id="_x0000_s1057" type="#_x0000_t202" style="position:absolute;margin-left:236pt;margin-top:2.2pt;width:102.75pt;height:55.5pt;z-index:2517565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" filled="f" stroked="f" strokeweight=".5pt">
                <v:textbox>
                  <w:txbxContent>
                    <w:p w14:paraId="767B195C" w14:textId="2EE15770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UF in section 1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before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4943232C" wp14:editId="42B5FEE8">
                <wp:simplePos x="0" y="0"/>
                <wp:positionH relativeFrom="margin">
                  <wp:posOffset>1492250</wp:posOffset>
                </wp:positionH>
                <wp:positionV relativeFrom="paragraph">
                  <wp:posOffset>15240</wp:posOffset>
                </wp:positionV>
                <wp:extent cx="1304925" cy="615950"/>
                <wp:effectExtent l="0" t="0" r="0" b="0"/>
                <wp:wrapNone/>
                <wp:docPr id="85221457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159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B88DAE0" w14:textId="5169F6C2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M1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MF in section 1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43232C" id="_x0000_s1058" type="#_x0000_t202" style="position:absolute;margin-left:117.5pt;margin-top:1.2pt;width:102.75pt;height:48.5pt;z-index:2517555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" filled="f" stroked="f" strokeweight=".5pt">
                <v:textbox>
                  <w:txbxContent>
                    <w:p w14:paraId="6B88DAE0" w14:textId="5169F6C2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M1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MF in section 1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060BE9C9" wp14:editId="003943D6">
                <wp:simplePos x="0" y="0"/>
                <wp:positionH relativeFrom="margin">
                  <wp:align>left</wp:align>
                </wp:positionH>
                <wp:positionV relativeFrom="paragraph">
                  <wp:posOffset>7787</wp:posOffset>
                </wp:positionV>
                <wp:extent cx="1304925" cy="590550"/>
                <wp:effectExtent l="0" t="0" r="0" b="0"/>
                <wp:wrapNone/>
                <wp:docPr id="152357993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90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C41B856" w14:textId="16DB6E76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1-1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(polymeric MF in section 1)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0BE9C9" id="_x0000_s1059" type="#_x0000_t202" style="position:absolute;margin-left:0;margin-top:.6pt;width:102.75pt;height:46.5pt;z-index:25175449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" filled="f" stroked="f" strokeweight=".5pt">
                <v:textbox>
                  <w:txbxContent>
                    <w:p w14:paraId="7C41B856" w14:textId="16DB6E76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1-1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(polymeric MF in section 1)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0CDDA0B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443292E4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633A05D3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43FE570E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0F5E810A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7892504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390A9459" wp14:editId="65E9F525">
                <wp:simplePos x="0" y="0"/>
                <wp:positionH relativeFrom="column">
                  <wp:posOffset>4448175</wp:posOffset>
                </wp:positionH>
                <wp:positionV relativeFrom="paragraph">
                  <wp:posOffset>55880</wp:posOffset>
                </wp:positionV>
                <wp:extent cx="267335" cy="296545"/>
                <wp:effectExtent l="0" t="0" r="0" b="8255"/>
                <wp:wrapNone/>
                <wp:docPr id="49" name="Text Box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0049A9EA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h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0A9459" id="Text Box 49" o:spid="_x0000_s1060" type="#_x0000_t202" style="position:absolute;margin-left:350.25pt;margin-top:4.4pt;width:21.05pt;height:23.3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" filled="f" strokecolor="red" strokeweight=".5pt">
                <v:path arrowok="t"/>
                <v:textbox>
                  <w:txbxContent>
                    <w:p w14:paraId="0049A9EA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h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80768" behindDoc="0" locked="0" layoutInCell="1" allowOverlap="1" wp14:anchorId="5B6E6BF9" wp14:editId="36312000">
            <wp:simplePos x="0" y="0"/>
            <wp:positionH relativeFrom="margin">
              <wp:align>right</wp:align>
            </wp:positionH>
            <wp:positionV relativeFrom="paragraph">
              <wp:posOffset>55914</wp:posOffset>
            </wp:positionV>
            <wp:extent cx="1276310" cy="2215447"/>
            <wp:effectExtent l="0" t="0" r="635" b="0"/>
            <wp:wrapNone/>
            <wp:docPr id="110" name="Picture 110" descr="A black and white image of a waterfal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" name="Picture 110" descr="A black and white image of a waterfall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7695" b="259"/>
                    <a:stretch/>
                  </pic:blipFill>
                  <pic:spPr bwMode="auto">
                    <a:xfrm>
                      <a:off x="0" y="0"/>
                      <a:ext cx="1276310" cy="221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76672" behindDoc="0" locked="0" layoutInCell="1" allowOverlap="1" wp14:anchorId="15A57319" wp14:editId="073D4A6C">
            <wp:simplePos x="0" y="0"/>
            <wp:positionH relativeFrom="column">
              <wp:posOffset>1491049</wp:posOffset>
            </wp:positionH>
            <wp:positionV relativeFrom="paragraph">
              <wp:posOffset>64152</wp:posOffset>
            </wp:positionV>
            <wp:extent cx="1317625" cy="2207277"/>
            <wp:effectExtent l="0" t="0" r="0" b="2540"/>
            <wp:wrapNone/>
            <wp:docPr id="105" name="Picture 105" descr="A black and white photo of a black and white photo of a black and white photo of a black and white photo of a black and white photo of a black and white photo of a black a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" name="Picture 105" descr="A black and white photo of a black and white photo of a black and white photo of a black and white photo of a black and white photo of a black and white photo of a black an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995"/>
                    <a:stretch/>
                  </pic:blipFill>
                  <pic:spPr bwMode="auto">
                    <a:xfrm>
                      <a:off x="0" y="0"/>
                      <a:ext cx="1318599" cy="2208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55CB786" wp14:editId="60F9628C">
                <wp:simplePos x="0" y="0"/>
                <wp:positionH relativeFrom="column">
                  <wp:posOffset>2899410</wp:posOffset>
                </wp:positionH>
                <wp:positionV relativeFrom="paragraph">
                  <wp:posOffset>55880</wp:posOffset>
                </wp:positionV>
                <wp:extent cx="267335" cy="296545"/>
                <wp:effectExtent l="0" t="0" r="0" b="8255"/>
                <wp:wrapNone/>
                <wp:docPr id="47" name="Text Box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2508346D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g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5CB786" id="Text Box 47" o:spid="_x0000_s1061" type="#_x0000_t202" style="position:absolute;margin-left:228.3pt;margin-top:4.4pt;width:21.05pt;height:23.3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" filled="f" strokecolor="red" strokeweight=".5pt">
                <v:path arrowok="t"/>
                <v:textbox>
                  <w:txbxContent>
                    <w:p w14:paraId="2508346D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78720" behindDoc="0" locked="0" layoutInCell="1" allowOverlap="1" wp14:anchorId="5A469104" wp14:editId="60361F77">
            <wp:simplePos x="0" y="0"/>
            <wp:positionH relativeFrom="margin">
              <wp:posOffset>2899719</wp:posOffset>
            </wp:positionH>
            <wp:positionV relativeFrom="paragraph">
              <wp:posOffset>55828</wp:posOffset>
            </wp:positionV>
            <wp:extent cx="1416908" cy="2215978"/>
            <wp:effectExtent l="0" t="0" r="0" b="0"/>
            <wp:wrapNone/>
            <wp:docPr id="107" name="Picture 107" descr="A close-up of a waterfal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" name="Picture 107" descr="A close-up of a waterfall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5262" b="1000"/>
                    <a:stretch/>
                  </pic:blipFill>
                  <pic:spPr bwMode="auto">
                    <a:xfrm>
                      <a:off x="0" y="0"/>
                      <a:ext cx="1416908" cy="2215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7621058" wp14:editId="2819B9F7">
                <wp:simplePos x="0" y="0"/>
                <wp:positionH relativeFrom="column">
                  <wp:posOffset>1490980</wp:posOffset>
                </wp:positionH>
                <wp:positionV relativeFrom="paragraph">
                  <wp:posOffset>64135</wp:posOffset>
                </wp:positionV>
                <wp:extent cx="259080" cy="259080"/>
                <wp:effectExtent l="0" t="0" r="7620" b="7620"/>
                <wp:wrapNone/>
                <wp:docPr id="46" name="Text Box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46CFF8D7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f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7621058" id="Text Box 46" o:spid="_x0000_s1062" type="#_x0000_t202" style="position:absolute;margin-left:117.4pt;margin-top:5.05pt;width:20.4pt;height:20.4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" filled="f" strokecolor="red" strokeweight=".5pt">
                <v:path arrowok="t"/>
                <v:textbox>
                  <w:txbxContent>
                    <w:p w14:paraId="46CFF8D7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E0002D5" wp14:editId="617997DE">
                <wp:simplePos x="0" y="0"/>
                <wp:positionH relativeFrom="column">
                  <wp:posOffset>0</wp:posOffset>
                </wp:positionH>
                <wp:positionV relativeFrom="paragraph">
                  <wp:posOffset>55880</wp:posOffset>
                </wp:positionV>
                <wp:extent cx="259080" cy="259080"/>
                <wp:effectExtent l="0" t="0" r="7620" b="7620"/>
                <wp:wrapNone/>
                <wp:docPr id="45" name="Text Box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59080" cy="25908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338A1DA8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e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E0002D5" id="Text Box 45" o:spid="_x0000_s1063" type="#_x0000_t202" style="position:absolute;margin-left:0;margin-top:4.4pt;width:20.4pt;height:20.4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" filled="f" strokecolor="red" strokeweight=".5pt">
                <v:path arrowok="t"/>
                <v:textbox>
                  <w:txbxContent>
                    <w:p w14:paraId="338A1DA8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74624" behindDoc="0" locked="0" layoutInCell="1" allowOverlap="1" wp14:anchorId="10C40E78" wp14:editId="4C6BDDDF">
            <wp:simplePos x="0" y="0"/>
            <wp:positionH relativeFrom="margin">
              <wp:align>left</wp:align>
            </wp:positionH>
            <wp:positionV relativeFrom="paragraph">
              <wp:posOffset>57853</wp:posOffset>
            </wp:positionV>
            <wp:extent cx="1326292" cy="2224216"/>
            <wp:effectExtent l="0" t="0" r="7620" b="5080"/>
            <wp:wrapNone/>
            <wp:docPr id="103" name="Picture 103" descr="A close-up of a television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" name="Picture 103" descr="A close-up of a television scree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844" b="632"/>
                    <a:stretch/>
                  </pic:blipFill>
                  <pic:spPr bwMode="auto">
                    <a:xfrm>
                      <a:off x="0" y="0"/>
                      <a:ext cx="1326292" cy="2224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35DCFC4" w14:textId="77777777" w:rsidR="00233773" w:rsidRPr="00233773" w:rsidRDefault="00233773" w:rsidP="00233773">
      <w:pPr>
        <w:tabs>
          <w:tab w:val="left" w:pos="2145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60F8465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2FAFD4B8" w14:textId="3A72195D" w:rsidR="00233773" w:rsidRPr="00233773" w:rsidRDefault="00A267AE" w:rsidP="00233773">
      <w:pPr>
        <w:tabs>
          <w:tab w:val="left" w:pos="6759"/>
          <w:tab w:val="left" w:pos="8173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58DC7B6E" wp14:editId="36589F6F">
                <wp:simplePos x="0" y="0"/>
                <wp:positionH relativeFrom="margin">
                  <wp:align>left</wp:align>
                </wp:positionH>
                <wp:positionV relativeFrom="paragraph">
                  <wp:posOffset>208280</wp:posOffset>
                </wp:positionV>
                <wp:extent cx="1304925" cy="654050"/>
                <wp:effectExtent l="0" t="0" r="0" b="0"/>
                <wp:wrapNone/>
                <wp:docPr id="208313350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540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336F2C0" w14:textId="50C6254D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3-1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 (ceramic UF in section 1)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DC7B6E" id="_x0000_s1064" type="#_x0000_t202" style="position:absolute;margin-left:0;margin-top:16.4pt;width:102.75pt;height:51.5pt;z-index:25175859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" filled="f" stroked="f" strokeweight=".5pt">
                <v:textbox>
                  <w:txbxContent>
                    <w:p w14:paraId="7336F2C0" w14:textId="50C6254D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3-</w:t>
                      </w:r>
                      <w:proofErr w:type="gramStart"/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1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 (</w:t>
                      </w:r>
                      <w:proofErr w:type="gramEnd"/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ceramic UF in section 1)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3773"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  <w:r w:rsidR="00233773"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07807183" w14:textId="5EA859EA" w:rsidR="00233773" w:rsidRPr="00233773" w:rsidRDefault="00A267AE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612B8A67" wp14:editId="51CB0FA7">
                <wp:simplePos x="0" y="0"/>
                <wp:positionH relativeFrom="margin">
                  <wp:posOffset>4476750</wp:posOffset>
                </wp:positionH>
                <wp:positionV relativeFrom="paragraph">
                  <wp:posOffset>15240</wp:posOffset>
                </wp:positionV>
                <wp:extent cx="1304925" cy="590550"/>
                <wp:effectExtent l="0" t="0" r="0" b="0"/>
                <wp:wrapNone/>
                <wp:docPr id="42676279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90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4A08FCB" w14:textId="34F1EC34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4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MF in section 1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2B8A67" id="_x0000_s1065" type="#_x0000_t202" style="position:absolute;margin-left:352.5pt;margin-top:1.2pt;width:102.75pt;height:46.5pt;z-index:2517616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" filled="f" stroked="f" strokeweight=".5pt">
                <v:textbox>
                  <w:txbxContent>
                    <w:p w14:paraId="54A08FCB" w14:textId="34F1EC34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4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MF in section 1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0FBFD812" wp14:editId="1DB197F4">
                <wp:simplePos x="0" y="0"/>
                <wp:positionH relativeFrom="margin">
                  <wp:posOffset>2946400</wp:posOffset>
                </wp:positionH>
                <wp:positionV relativeFrom="paragraph">
                  <wp:posOffset>8890</wp:posOffset>
                </wp:positionV>
                <wp:extent cx="1304925" cy="628650"/>
                <wp:effectExtent l="0" t="0" r="0" b="0"/>
                <wp:wrapNone/>
                <wp:docPr id="59620351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286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EB94FD0" w14:textId="24144721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4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MF in section 1)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BFD812" id="_x0000_s1066" type="#_x0000_t202" style="position:absolute;margin-left:232pt;margin-top:.7pt;width:102.75pt;height:49.5pt;z-index:2517606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" filled="f" stroked="f" strokeweight=".5pt">
                <v:textbox>
                  <w:txbxContent>
                    <w:p w14:paraId="2EB94FD0" w14:textId="24144721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4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MF in section 1)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624F20B3" wp14:editId="1E6A81A8">
                <wp:simplePos x="0" y="0"/>
                <wp:positionH relativeFrom="margin">
                  <wp:posOffset>1485900</wp:posOffset>
                </wp:positionH>
                <wp:positionV relativeFrom="paragraph">
                  <wp:posOffset>15240</wp:posOffset>
                </wp:positionV>
                <wp:extent cx="1304925" cy="577850"/>
                <wp:effectExtent l="0" t="0" r="0" b="0"/>
                <wp:wrapNone/>
                <wp:docPr id="565390208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37BC13" w14:textId="47169ECA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3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-1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UF in section 1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4F20B3" id="_x0000_s1067" type="#_x0000_t202" style="position:absolute;margin-left:117pt;margin-top:1.2pt;width:102.75pt;height:45.5pt;z-index:2517596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" filled="f" stroked="f" strokeweight=".5pt">
                <v:textbox>
                  <w:txbxContent>
                    <w:p w14:paraId="1637BC13" w14:textId="47169ECA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3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-1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UF in section 1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58F59D2" w14:textId="296FEFC0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4775C61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0C3C994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0BCFF7A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445BAAF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20379FD4" wp14:editId="10FB4A41">
                <wp:simplePos x="0" y="0"/>
                <wp:positionH relativeFrom="column">
                  <wp:posOffset>4456430</wp:posOffset>
                </wp:positionH>
                <wp:positionV relativeFrom="paragraph">
                  <wp:posOffset>71120</wp:posOffset>
                </wp:positionV>
                <wp:extent cx="267335" cy="296545"/>
                <wp:effectExtent l="0" t="0" r="0" b="8255"/>
                <wp:wrapNone/>
                <wp:docPr id="44" name="Text Box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1E0BA564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379FD4" id="Text Box 44" o:spid="_x0000_s1068" type="#_x0000_t202" style="position:absolute;margin-left:350.9pt;margin-top:5.6pt;width:21.05pt;height:23.3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" filled="f" strokecolor="red" strokeweight=".5pt">
                <v:path arrowok="t"/>
                <v:textbox>
                  <w:txbxContent>
                    <w:p w14:paraId="1E0BA564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l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88960" behindDoc="0" locked="0" layoutInCell="1" allowOverlap="1" wp14:anchorId="135C68F9" wp14:editId="5B33C543">
            <wp:simplePos x="0" y="0"/>
            <wp:positionH relativeFrom="column">
              <wp:posOffset>4456670</wp:posOffset>
            </wp:positionH>
            <wp:positionV relativeFrom="paragraph">
              <wp:posOffset>71102</wp:posOffset>
            </wp:positionV>
            <wp:extent cx="1325880" cy="2238375"/>
            <wp:effectExtent l="0" t="0" r="7620" b="9525"/>
            <wp:wrapNone/>
            <wp:docPr id="122" name="Picture 122" descr="A black and white image of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A black and white image of a black backgroun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851"/>
                    <a:stretch/>
                  </pic:blipFill>
                  <pic:spPr bwMode="auto">
                    <a:xfrm>
                      <a:off x="0" y="0"/>
                      <a:ext cx="1325880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6C238D01" wp14:editId="2AE54E42">
                <wp:simplePos x="0" y="0"/>
                <wp:positionH relativeFrom="column">
                  <wp:posOffset>2932430</wp:posOffset>
                </wp:positionH>
                <wp:positionV relativeFrom="paragraph">
                  <wp:posOffset>87630</wp:posOffset>
                </wp:positionV>
                <wp:extent cx="267335" cy="296545"/>
                <wp:effectExtent l="0" t="0" r="0" b="8255"/>
                <wp:wrapNone/>
                <wp:docPr id="39" name="Text Box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3FD4A7B3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k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238D01" id="Text Box 39" o:spid="_x0000_s1069" type="#_x0000_t202" style="position:absolute;margin-left:230.9pt;margin-top:6.9pt;width:21.05pt;height:23.3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" filled="f" strokecolor="red" strokeweight=".5pt">
                <v:path arrowok="t"/>
                <v:textbox>
                  <w:txbxContent>
                    <w:p w14:paraId="3FD4A7B3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k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86912" behindDoc="0" locked="0" layoutInCell="1" allowOverlap="1" wp14:anchorId="39F80D39" wp14:editId="7C2015FA">
            <wp:simplePos x="0" y="0"/>
            <wp:positionH relativeFrom="column">
              <wp:posOffset>2932670</wp:posOffset>
            </wp:positionH>
            <wp:positionV relativeFrom="paragraph">
              <wp:posOffset>87751</wp:posOffset>
            </wp:positionV>
            <wp:extent cx="1391920" cy="2207260"/>
            <wp:effectExtent l="0" t="0" r="0" b="2540"/>
            <wp:wrapNone/>
            <wp:docPr id="116" name="Picture 116" descr="A close up of a black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116" descr="A close up of a black surfac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419"/>
                    <a:stretch/>
                  </pic:blipFill>
                  <pic:spPr bwMode="auto">
                    <a:xfrm>
                      <a:off x="0" y="0"/>
                      <a:ext cx="1392945" cy="2208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5F80297" wp14:editId="468854EA">
                <wp:simplePos x="0" y="0"/>
                <wp:positionH relativeFrom="column">
                  <wp:posOffset>1466215</wp:posOffset>
                </wp:positionH>
                <wp:positionV relativeFrom="paragraph">
                  <wp:posOffset>87630</wp:posOffset>
                </wp:positionV>
                <wp:extent cx="267335" cy="296545"/>
                <wp:effectExtent l="0" t="0" r="0" b="8255"/>
                <wp:wrapNone/>
                <wp:docPr id="37" name="Text Box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5C32449C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J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F80297" id="Text Box 37" o:spid="_x0000_s1070" type="#_x0000_t202" style="position:absolute;margin-left:115.45pt;margin-top:6.9pt;width:21.05pt;height:23.3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" filled="f" strokecolor="red" strokeweight=".5pt">
                <v:path arrowok="t"/>
                <v:textbox>
                  <w:txbxContent>
                    <w:p w14:paraId="5C32449C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J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84864" behindDoc="0" locked="0" layoutInCell="1" allowOverlap="1" wp14:anchorId="772E6ACC" wp14:editId="4AC4137D">
            <wp:simplePos x="0" y="0"/>
            <wp:positionH relativeFrom="margin">
              <wp:posOffset>1465580</wp:posOffset>
            </wp:positionH>
            <wp:positionV relativeFrom="paragraph">
              <wp:posOffset>85708</wp:posOffset>
            </wp:positionV>
            <wp:extent cx="1359243" cy="2207741"/>
            <wp:effectExtent l="0" t="0" r="0" b="2540"/>
            <wp:wrapNone/>
            <wp:docPr id="114" name="Picture 114" descr="A black and white photo of a black and white photo of a black and white photo of a black and white photo of a black and white photo of a black and white photo of a black a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" name="Picture 114" descr="A black and white photo of a black and white photo of a black and white photo of a black and white photo of a black and white photo of a black and white photo of a black an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269" b="1369"/>
                    <a:stretch/>
                  </pic:blipFill>
                  <pic:spPr bwMode="auto">
                    <a:xfrm>
                      <a:off x="0" y="0"/>
                      <a:ext cx="1359243" cy="2207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F2C7428" wp14:editId="477102E4">
                <wp:simplePos x="0" y="0"/>
                <wp:positionH relativeFrom="column">
                  <wp:posOffset>-16510</wp:posOffset>
                </wp:positionH>
                <wp:positionV relativeFrom="paragraph">
                  <wp:posOffset>71120</wp:posOffset>
                </wp:positionV>
                <wp:extent cx="267335" cy="296545"/>
                <wp:effectExtent l="0" t="0" r="0" b="8255"/>
                <wp:wrapNone/>
                <wp:docPr id="34" name="Text Box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0F7EF28F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i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2C7428" id="Text Box 34" o:spid="_x0000_s1071" type="#_x0000_t202" style="position:absolute;margin-left:-1.3pt;margin-top:5.6pt;width:21.05pt;height:23.3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" filled="f" strokecolor="red" strokeweight=".5pt">
                <v:path arrowok="t"/>
                <v:textbox>
                  <w:txbxContent>
                    <w:p w14:paraId="0F7EF28F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proofErr w:type="spellStart"/>
                      <w:r>
                        <w:rPr>
                          <w:b/>
                          <w:bCs/>
                          <w:color w:val="FF0000"/>
                        </w:rPr>
                        <w:t>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82816" behindDoc="0" locked="0" layoutInCell="1" allowOverlap="1" wp14:anchorId="5588AEEE" wp14:editId="77ABD2F3">
            <wp:simplePos x="0" y="0"/>
            <wp:positionH relativeFrom="margin">
              <wp:posOffset>-16510</wp:posOffset>
            </wp:positionH>
            <wp:positionV relativeFrom="paragraph">
              <wp:posOffset>71137</wp:posOffset>
            </wp:positionV>
            <wp:extent cx="1351005" cy="2238375"/>
            <wp:effectExtent l="0" t="0" r="1905" b="0"/>
            <wp:wrapNone/>
            <wp:docPr id="112" name="Picture 112" descr="A close-up of a black su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" name="Picture 112" descr="A close-up of a black surfac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413"/>
                    <a:stretch/>
                  </pic:blipFill>
                  <pic:spPr bwMode="auto">
                    <a:xfrm>
                      <a:off x="0" y="0"/>
                      <a:ext cx="1351005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BB7B0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26BDAEB" w14:textId="77777777" w:rsidR="00233773" w:rsidRPr="00233773" w:rsidRDefault="00233773" w:rsidP="00233773">
      <w:pPr>
        <w:tabs>
          <w:tab w:val="left" w:pos="7706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6EBA2A42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76F40B5A" w14:textId="1018423B" w:rsidR="00233773" w:rsidRPr="00233773" w:rsidRDefault="00A267AE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15C8A319" wp14:editId="20075715">
                <wp:simplePos x="0" y="0"/>
                <wp:positionH relativeFrom="margin">
                  <wp:posOffset>4425950</wp:posOffset>
                </wp:positionH>
                <wp:positionV relativeFrom="paragraph">
                  <wp:posOffset>5080</wp:posOffset>
                </wp:positionV>
                <wp:extent cx="1304925" cy="596900"/>
                <wp:effectExtent l="0" t="0" r="0" b="0"/>
                <wp:wrapNone/>
                <wp:docPr id="43651708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969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42C2248" w14:textId="528A7334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(polymeric UF in section 2)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C8A319" id="_x0000_s1072" type="#_x0000_t202" style="position:absolute;margin-left:348.5pt;margin-top:.4pt;width:102.75pt;height:47pt;z-index:2517647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" filled="f" stroked="f" strokeweight=".5pt">
                <v:textbox>
                  <w:txbxContent>
                    <w:p w14:paraId="142C2248" w14:textId="528A7334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(polymeric UF in section 2)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3CA0F9AF" wp14:editId="539EA3DB">
                <wp:simplePos x="0" y="0"/>
                <wp:positionH relativeFrom="margin">
                  <wp:posOffset>2933700</wp:posOffset>
                </wp:positionH>
                <wp:positionV relativeFrom="paragraph">
                  <wp:posOffset>11430</wp:posOffset>
                </wp:positionV>
                <wp:extent cx="1304925" cy="609600"/>
                <wp:effectExtent l="0" t="0" r="0" b="0"/>
                <wp:wrapNone/>
                <wp:docPr id="26763122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09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C2BDED2" w14:textId="1FA7635B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UF in section 2)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A0F9AF" id="_x0000_s1073" type="#_x0000_t202" style="position:absolute;margin-left:231pt;margin-top:.9pt;width:102.75pt;height:48pt;z-index:2517657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" filled="f" stroked="f" strokeweight=".5pt">
                <v:textbox>
                  <w:txbxContent>
                    <w:p w14:paraId="7C2BDED2" w14:textId="1FA7635B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UF in section 2)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003646B7" wp14:editId="2C5FA649">
                <wp:simplePos x="0" y="0"/>
                <wp:positionH relativeFrom="margin">
                  <wp:posOffset>1498600</wp:posOffset>
                </wp:positionH>
                <wp:positionV relativeFrom="paragraph">
                  <wp:posOffset>5080</wp:posOffset>
                </wp:positionV>
                <wp:extent cx="1304925" cy="584200"/>
                <wp:effectExtent l="0" t="0" r="0" b="6350"/>
                <wp:wrapNone/>
                <wp:docPr id="98855354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842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A10271C" w14:textId="73B634D4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1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MF in section 2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3646B7" id="_x0000_s1074" type="#_x0000_t202" style="position:absolute;margin-left:118pt;margin-top:.4pt;width:102.75pt;height:46pt;z-index:2517637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" filled="f" stroked="f" strokeweight=".5pt">
                <v:textbox>
                  <w:txbxContent>
                    <w:p w14:paraId="3A10271C" w14:textId="73B634D4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1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MF in section 2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648FB754" wp14:editId="4F325FBE">
                <wp:simplePos x="0" y="0"/>
                <wp:positionH relativeFrom="margin">
                  <wp:align>left</wp:align>
                </wp:positionH>
                <wp:positionV relativeFrom="paragraph">
                  <wp:posOffset>5080</wp:posOffset>
                </wp:positionV>
                <wp:extent cx="1304925" cy="558800"/>
                <wp:effectExtent l="0" t="0" r="0" b="0"/>
                <wp:wrapNone/>
                <wp:docPr id="108850976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558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8B92ABA" w14:textId="3AB162FC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1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polymeric MF in section 2)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8FB754" id="_x0000_s1075" type="#_x0000_t202" style="position:absolute;margin-left:0;margin-top:.4pt;width:102.75pt;height:44pt;z-index:2517626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" filled="f" stroked="f" strokeweight=".5pt">
                <v:textbox>
                  <w:txbxContent>
                    <w:p w14:paraId="18B92ABA" w14:textId="3AB162FC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1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polymeric MF in section 2)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B6472C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2793481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8410BA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269883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59CACA8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69885B7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44EB1C5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4A06A8CF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7C86E9A8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EBED7C7" w14:textId="77777777" w:rsidR="00233773" w:rsidRPr="00233773" w:rsidRDefault="00233773" w:rsidP="00233773">
      <w:pPr>
        <w:spacing w:after="0" w:line="36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A68CFF9" w14:textId="77777777" w:rsidR="00233773" w:rsidRPr="00233773" w:rsidRDefault="00233773" w:rsidP="00233773">
      <w:pPr>
        <w:tabs>
          <w:tab w:val="left" w:pos="5864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65660C6" wp14:editId="4ACB7F3E">
                <wp:simplePos x="0" y="0"/>
                <wp:positionH relativeFrom="column">
                  <wp:posOffset>4497705</wp:posOffset>
                </wp:positionH>
                <wp:positionV relativeFrom="paragraph">
                  <wp:posOffset>66040</wp:posOffset>
                </wp:positionV>
                <wp:extent cx="267335" cy="296545"/>
                <wp:effectExtent l="0" t="0" r="0" b="8255"/>
                <wp:wrapNone/>
                <wp:docPr id="33" name="Text Box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12A8D4F9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p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5660C6" id="Text Box 33" o:spid="_x0000_s1076" type="#_x0000_t202" style="position:absolute;margin-left:354.15pt;margin-top:5.2pt;width:21.05pt;height:23.3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" filled="f" strokecolor="red" strokeweight=".5pt">
                <v:path arrowok="t"/>
                <v:textbox>
                  <w:txbxContent>
                    <w:p w14:paraId="12A8D4F9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p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97152" behindDoc="0" locked="0" layoutInCell="1" allowOverlap="1" wp14:anchorId="7BDD5C44" wp14:editId="7629885F">
            <wp:simplePos x="0" y="0"/>
            <wp:positionH relativeFrom="margin">
              <wp:posOffset>4500863</wp:posOffset>
            </wp:positionH>
            <wp:positionV relativeFrom="paragraph">
              <wp:posOffset>64770</wp:posOffset>
            </wp:positionV>
            <wp:extent cx="1359243" cy="2238375"/>
            <wp:effectExtent l="0" t="0" r="0" b="0"/>
            <wp:wrapNone/>
            <wp:docPr id="169" name="Picture 169" descr="A black and white image of a person's hea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" name="Picture 169" descr="A black and white image of a person's hea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269"/>
                    <a:stretch/>
                  </pic:blipFill>
                  <pic:spPr bwMode="auto">
                    <a:xfrm>
                      <a:off x="0" y="0"/>
                      <a:ext cx="1359243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3261A577" wp14:editId="671590EF">
                <wp:simplePos x="0" y="0"/>
                <wp:positionH relativeFrom="column">
                  <wp:posOffset>3006725</wp:posOffset>
                </wp:positionH>
                <wp:positionV relativeFrom="paragraph">
                  <wp:posOffset>82550</wp:posOffset>
                </wp:positionV>
                <wp:extent cx="267335" cy="296545"/>
                <wp:effectExtent l="0" t="0" r="0" b="8255"/>
                <wp:wrapNone/>
                <wp:docPr id="27" name="Text Box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71FF1F28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o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61A577" id="Text Box 27" o:spid="_x0000_s1077" type="#_x0000_t202" style="position:absolute;margin-left:236.75pt;margin-top:6.5pt;width:21.05pt;height:23.3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" filled="f" strokecolor="red" strokeweight=".5pt">
                <v:path arrowok="t"/>
                <v:textbox>
                  <w:txbxContent>
                    <w:p w14:paraId="71FF1F28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o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95104" behindDoc="0" locked="0" layoutInCell="1" allowOverlap="1" wp14:anchorId="4165FE56" wp14:editId="00DAF719">
            <wp:simplePos x="0" y="0"/>
            <wp:positionH relativeFrom="margin">
              <wp:posOffset>3006811</wp:posOffset>
            </wp:positionH>
            <wp:positionV relativeFrom="paragraph">
              <wp:posOffset>82378</wp:posOffset>
            </wp:positionV>
            <wp:extent cx="1350408" cy="2223822"/>
            <wp:effectExtent l="0" t="0" r="2540" b="5080"/>
            <wp:wrapNone/>
            <wp:docPr id="167" name="Picture 167" descr="A black and white image of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" name="Picture 167" descr="A black and white image of a black background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413"/>
                    <a:stretch/>
                  </pic:blipFill>
                  <pic:spPr bwMode="auto">
                    <a:xfrm>
                      <a:off x="0" y="0"/>
                      <a:ext cx="1351641" cy="22258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B4622FE" wp14:editId="7CB94ADB">
                <wp:simplePos x="0" y="0"/>
                <wp:positionH relativeFrom="column">
                  <wp:posOffset>1507490</wp:posOffset>
                </wp:positionH>
                <wp:positionV relativeFrom="paragraph">
                  <wp:posOffset>82550</wp:posOffset>
                </wp:positionV>
                <wp:extent cx="267335" cy="296545"/>
                <wp:effectExtent l="0" t="0" r="0" b="8255"/>
                <wp:wrapNone/>
                <wp:docPr id="26" name="Text Box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635B4567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n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4622FE" id="Text Box 26" o:spid="_x0000_s1078" type="#_x0000_t202" style="position:absolute;margin-left:118.7pt;margin-top:6.5pt;width:21.05pt;height:23.3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" filled="f" strokecolor="red" strokeweight=".5pt">
                <v:path arrowok="t"/>
                <v:textbox>
                  <w:txbxContent>
                    <w:p w14:paraId="635B4567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n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93056" behindDoc="0" locked="0" layoutInCell="1" allowOverlap="1" wp14:anchorId="6B799E2E" wp14:editId="33B636D5">
            <wp:simplePos x="0" y="0"/>
            <wp:positionH relativeFrom="margin">
              <wp:posOffset>1507525</wp:posOffset>
            </wp:positionH>
            <wp:positionV relativeFrom="paragraph">
              <wp:posOffset>81944</wp:posOffset>
            </wp:positionV>
            <wp:extent cx="1334152" cy="2238375"/>
            <wp:effectExtent l="0" t="0" r="0" b="0"/>
            <wp:wrapNone/>
            <wp:docPr id="136" name="Picture 136" descr="A black and white photo of a television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" name="Picture 136" descr="A black and white photo of a television scree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707"/>
                    <a:stretch/>
                  </pic:blipFill>
                  <pic:spPr bwMode="auto">
                    <a:xfrm>
                      <a:off x="0" y="0"/>
                      <a:ext cx="1334152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70626769" wp14:editId="0A2625C7">
                <wp:simplePos x="0" y="0"/>
                <wp:positionH relativeFrom="column">
                  <wp:posOffset>-8255</wp:posOffset>
                </wp:positionH>
                <wp:positionV relativeFrom="paragraph">
                  <wp:posOffset>82550</wp:posOffset>
                </wp:positionV>
                <wp:extent cx="267335" cy="296545"/>
                <wp:effectExtent l="0" t="0" r="0" b="8255"/>
                <wp:wrapNone/>
                <wp:docPr id="25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7335" cy="29654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rgbClr val="FF0000"/>
                          </a:solidFill>
                        </a:ln>
                      </wps:spPr>
                      <wps:txbx>
                        <w:txbxContent>
                          <w:p w14:paraId="3F8274A2" w14:textId="77777777" w:rsidR="00233773" w:rsidRPr="002D29BE" w:rsidRDefault="00233773" w:rsidP="00233773">
                            <w:pPr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>m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626769" id="Text Box 25" o:spid="_x0000_s1079" type="#_x0000_t202" style="position:absolute;margin-left:-.65pt;margin-top:6.5pt;width:21.05pt;height:23.3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" filled="f" strokecolor="red" strokeweight=".5pt">
                <v:path arrowok="t"/>
                <v:textbox>
                  <w:txbxContent>
                    <w:p w14:paraId="3F8274A2" w14:textId="77777777" w:rsidR="00233773" w:rsidRPr="002D29BE" w:rsidRDefault="00233773" w:rsidP="00233773">
                      <w:pPr>
                        <w:rPr>
                          <w:b/>
                          <w:bCs/>
                          <w:color w:val="FF0000"/>
                        </w:rPr>
                      </w:pPr>
                      <w:r>
                        <w:rPr>
                          <w:b/>
                          <w:bCs/>
                          <w:color w:val="FF0000"/>
                        </w:rPr>
                        <w:t>m</w:t>
                      </w:r>
                    </w:p>
                  </w:txbxContent>
                </v:textbox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fr-CA" w:eastAsia="fr-CA"/>
          <w14:ligatures w14:val="none"/>
        </w:rPr>
        <w:drawing>
          <wp:anchor distT="0" distB="0" distL="114300" distR="114300" simplePos="0" relativeHeight="251691008" behindDoc="0" locked="0" layoutInCell="1" allowOverlap="1" wp14:anchorId="7483F5DE" wp14:editId="057C36CB">
            <wp:simplePos x="0" y="0"/>
            <wp:positionH relativeFrom="column">
              <wp:posOffset>-8255</wp:posOffset>
            </wp:positionH>
            <wp:positionV relativeFrom="paragraph">
              <wp:posOffset>83700</wp:posOffset>
            </wp:positionV>
            <wp:extent cx="1342390" cy="2238375"/>
            <wp:effectExtent l="0" t="0" r="0" b="9525"/>
            <wp:wrapNone/>
            <wp:docPr id="128" name="Picture 128" descr="A picture containing grass, pla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" name="Picture 128" descr="A picture containing grass, plan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563"/>
                    <a:stretch/>
                  </pic:blipFill>
                  <pic:spPr bwMode="auto">
                    <a:xfrm>
                      <a:off x="0" y="0"/>
                      <a:ext cx="1342390" cy="2238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1FF65C4" w14:textId="77777777" w:rsidR="00233773" w:rsidRPr="00233773" w:rsidRDefault="00233773" w:rsidP="00233773">
      <w:pPr>
        <w:tabs>
          <w:tab w:val="left" w:pos="4969"/>
        </w:tabs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  <w:tab/>
      </w:r>
    </w:p>
    <w:p w14:paraId="3DEFCFA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3FEA732" w14:textId="60B68D07" w:rsidR="00233773" w:rsidRPr="00233773" w:rsidRDefault="00A267AE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048AE90F" wp14:editId="3EC26BA4">
                <wp:simplePos x="0" y="0"/>
                <wp:positionH relativeFrom="margin">
                  <wp:posOffset>6350</wp:posOffset>
                </wp:positionH>
                <wp:positionV relativeFrom="paragraph">
                  <wp:posOffset>209550</wp:posOffset>
                </wp:positionV>
                <wp:extent cx="1304925" cy="679450"/>
                <wp:effectExtent l="0" t="0" r="0" b="6350"/>
                <wp:wrapNone/>
                <wp:docPr id="95562109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794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278AE78" w14:textId="4F099BC7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3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UF in section 2)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8AE90F" id="_x0000_s1080" type="#_x0000_t202" style="position:absolute;margin-left:.5pt;margin-top:16.5pt;width:102.75pt;height:53.5pt;z-index:2517667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" filled="f" stroked="f" strokeweight=".5pt">
                <v:textbox>
                  <w:txbxContent>
                    <w:p w14:paraId="2278AE78" w14:textId="4F099BC7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3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UF in section 2)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B60EC00" w14:textId="0E90FE93" w:rsidR="00233773" w:rsidRPr="00233773" w:rsidRDefault="00A267AE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094EC804" wp14:editId="030D0A19">
                <wp:simplePos x="0" y="0"/>
                <wp:positionH relativeFrom="margin">
                  <wp:posOffset>4552950</wp:posOffset>
                </wp:positionH>
                <wp:positionV relativeFrom="paragraph">
                  <wp:posOffset>10160</wp:posOffset>
                </wp:positionV>
                <wp:extent cx="1304925" cy="673100"/>
                <wp:effectExtent l="0" t="0" r="0" b="0"/>
                <wp:wrapNone/>
                <wp:docPr id="123965402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731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AC13A21" w14:textId="1EC2DBFC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4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MF in section 2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after 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4EC804" id="_x0000_s1081" type="#_x0000_t202" style="position:absolute;margin-left:358.5pt;margin-top:.8pt;width:102.75pt;height:53pt;z-index:2517698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" filled="f" stroked="f" strokeweight=".5pt">
                <v:textbox>
                  <w:txbxContent>
                    <w:p w14:paraId="0AC13A21" w14:textId="1EC2DBFC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4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MF in section 2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after 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187CC3E3" wp14:editId="685A5C3C">
                <wp:simplePos x="0" y="0"/>
                <wp:positionH relativeFrom="margin">
                  <wp:posOffset>3009900</wp:posOffset>
                </wp:positionH>
                <wp:positionV relativeFrom="paragraph">
                  <wp:posOffset>3810</wp:posOffset>
                </wp:positionV>
                <wp:extent cx="1304925" cy="698500"/>
                <wp:effectExtent l="0" t="0" r="0" b="6350"/>
                <wp:wrapNone/>
                <wp:docPr id="185901043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985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DFBE35" w14:textId="578622F2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4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(ceramic MF in section 2)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before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7CC3E3" id="_x0000_s1082" type="#_x0000_t202" style="position:absolute;margin-left:237pt;margin-top:.3pt;width:102.75pt;height:55pt;z-index:251768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" filled="f" stroked="f" strokeweight=".5pt">
                <v:textbox>
                  <w:txbxContent>
                    <w:p w14:paraId="31DFBE35" w14:textId="578622F2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4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(ceramic MF in section 2)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before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 w:bidi="fa-IR"/>
          <w14:ligatures w14:val="none"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3DD7DE5E" wp14:editId="42E669A0">
                <wp:simplePos x="0" y="0"/>
                <wp:positionH relativeFrom="margin">
                  <wp:posOffset>1562100</wp:posOffset>
                </wp:positionH>
                <wp:positionV relativeFrom="paragraph">
                  <wp:posOffset>3810</wp:posOffset>
                </wp:positionV>
                <wp:extent cx="1304925" cy="635000"/>
                <wp:effectExtent l="0" t="0" r="0" b="0"/>
                <wp:wrapNone/>
                <wp:docPr id="1013902784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4925" cy="6350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F90D643" w14:textId="0A117C68" w:rsidR="00233773" w:rsidRPr="00902BDB" w:rsidRDefault="00233773" w:rsidP="00A267AE">
                            <w:pPr>
                              <w:jc w:val="center"/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M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3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-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2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="00A267AE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(ceramic UF in section 2) </w:t>
                            </w:r>
                            <w:r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>after</w:t>
                            </w:r>
                            <w:r w:rsidRPr="00902BDB">
                              <w:rPr>
                                <w:color w:val="FF0000"/>
                                <w:sz w:val="20"/>
                                <w:szCs w:val="20"/>
                                <w:lang w:val="en-CA"/>
                              </w:rPr>
                              <w:t xml:space="preserve"> clea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D7DE5E" id="_x0000_s1083" type="#_x0000_t202" style="position:absolute;margin-left:123pt;margin-top:.3pt;width:102.75pt;height:50pt;z-index:2517678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" filled="f" stroked="f" strokeweight=".5pt">
                <v:textbox>
                  <w:txbxContent>
                    <w:p w14:paraId="6F90D643" w14:textId="0A117C68" w:rsidR="00233773" w:rsidRPr="00902BDB" w:rsidRDefault="00233773" w:rsidP="00A267AE">
                      <w:pPr>
                        <w:jc w:val="center"/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</w:pP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M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3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-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2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="00A267AE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(ceramic UF in section 2) </w:t>
                      </w:r>
                      <w:r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>after</w:t>
                      </w:r>
                      <w:r w:rsidRPr="00902BDB">
                        <w:rPr>
                          <w:color w:val="FF0000"/>
                          <w:sz w:val="20"/>
                          <w:szCs w:val="20"/>
                          <w:lang w:val="en-CA"/>
                        </w:rPr>
                        <w:t xml:space="preserve"> cleaning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04A96B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2885A93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2AB9E45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387AE33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5D6C3CA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 w:bidi="fa-IR"/>
          <w14:ligatures w14:val="none"/>
        </w:rPr>
      </w:pPr>
    </w:p>
    <w:p w14:paraId="1C5FB3ED" w14:textId="5FF644D0" w:rsidR="00233773" w:rsidRPr="00233773" w:rsidRDefault="00233773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16" w:name="_Ref126913459"/>
      <w:bookmarkStart w:id="17" w:name="_Hlk152752582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7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16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. OCT images of a) M1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M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b) M1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M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c) M2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U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d) M2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U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e) M3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U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f) M3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U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g) M4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M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h) M4-1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MF in section 1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</w:t>
      </w:r>
      <w:proofErr w:type="spellStart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i</w:t>
      </w:r>
      <w:proofErr w:type="spellEnd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 M1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M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j) M1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M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k) M2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U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l) M2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polymeric U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m) M3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U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before cleaning, n) M3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U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after cleaning, o) M4-2 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(ceramic MF in section 2) 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before cleaning, and p) M4-2</w:t>
      </w:r>
      <w:r w:rsidR="0024054E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(ceramic MF in section 2)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after cleaning. M1 (polymeric 0.1 µm</w:t>
      </w:r>
      <w:r w:rsidR="00913A1A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M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), M2 (polymeric 0.03 µm</w:t>
      </w:r>
      <w:r w:rsidR="00913A1A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U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, M3 (ceramic 300 </w:t>
      </w:r>
      <w:proofErr w:type="spellStart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kDa</w:t>
      </w:r>
      <w:proofErr w:type="spellEnd"/>
      <w:r w:rsidR="00913A1A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U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), and M4 (Lab-made ceramic</w:t>
      </w:r>
      <w:r w:rsidR="00913A1A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M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.  X and y-axis bars show 1 mm distance. </w:t>
      </w:r>
    </w:p>
    <w:bookmarkEnd w:id="17"/>
    <w:p w14:paraId="1E865C1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387EC1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07A2E3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A4BBC5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6860119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DE4D03B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E15517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2E2D03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25BB31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2F247A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3B3CAD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378F5D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27C163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E270861" w14:textId="22B0E177" w:rsidR="00233773" w:rsidRPr="00233773" w:rsidRDefault="00A44C30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>
        <w:rPr>
          <w:noProof/>
        </w:rPr>
        <w:lastRenderedPageBreak/>
        <w:drawing>
          <wp:anchor distT="0" distB="0" distL="114300" distR="114300" simplePos="0" relativeHeight="251774976" behindDoc="0" locked="0" layoutInCell="1" allowOverlap="1" wp14:anchorId="76C6670C" wp14:editId="5F50392C">
            <wp:simplePos x="0" y="0"/>
            <wp:positionH relativeFrom="column">
              <wp:posOffset>2908300</wp:posOffset>
            </wp:positionH>
            <wp:positionV relativeFrom="paragraph">
              <wp:posOffset>-565150</wp:posOffset>
            </wp:positionV>
            <wp:extent cx="3365500" cy="2768600"/>
            <wp:effectExtent l="0" t="0" r="0" b="0"/>
            <wp:wrapNone/>
            <wp:docPr id="150475248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83A61A0-0986-443E-AF36-6B01BB4167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0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16AFA"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63068D8C" wp14:editId="2058AE85">
                <wp:simplePos x="0" y="0"/>
                <wp:positionH relativeFrom="column">
                  <wp:posOffset>355600</wp:posOffset>
                </wp:positionH>
                <wp:positionV relativeFrom="paragraph">
                  <wp:posOffset>152400</wp:posOffset>
                </wp:positionV>
                <wp:extent cx="254000" cy="273050"/>
                <wp:effectExtent l="0" t="0" r="12700" b="12700"/>
                <wp:wrapNone/>
                <wp:docPr id="137140051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4000" cy="2730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AC9FB40" w14:textId="77777777" w:rsidR="00233773" w:rsidRPr="00513299" w:rsidRDefault="00233773" w:rsidP="00233773">
                            <w:pPr>
                              <w:rPr>
                                <w:b/>
                                <w:bCs/>
                                <w:lang w:val="en-CA"/>
                              </w:rPr>
                            </w:pPr>
                            <w:r w:rsidRPr="00513299">
                              <w:rPr>
                                <w:b/>
                                <w:bCs/>
                                <w:lang w:val="en-CA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068D8C" id="Text Box 2" o:spid="_x0000_s1084" type="#_x0000_t202" style="position:absolute;margin-left:28pt;margin-top:12pt;width:20pt;height:21.5pt;z-index:251742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" fillcolor="window" strokeweight=".5pt">
                <v:textbox>
                  <w:txbxContent>
                    <w:p w14:paraId="0AC9FB40" w14:textId="77777777" w:rsidR="00233773" w:rsidRPr="00513299" w:rsidRDefault="00233773" w:rsidP="00233773">
                      <w:pPr>
                        <w:rPr>
                          <w:b/>
                          <w:bCs/>
                          <w:lang w:val="en-CA"/>
                        </w:rPr>
                      </w:pPr>
                      <w:r w:rsidRPr="00513299">
                        <w:rPr>
                          <w:b/>
                          <w:bCs/>
                          <w:lang w:val="en-CA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F16AFA">
        <w:rPr>
          <w:noProof/>
        </w:rPr>
        <w:drawing>
          <wp:anchor distT="0" distB="0" distL="114300" distR="114300" simplePos="0" relativeHeight="251658239" behindDoc="0" locked="0" layoutInCell="1" allowOverlap="1" wp14:anchorId="450FC258" wp14:editId="2AF8D694">
            <wp:simplePos x="0" y="0"/>
            <wp:positionH relativeFrom="column">
              <wp:posOffset>-254000</wp:posOffset>
            </wp:positionH>
            <wp:positionV relativeFrom="paragraph">
              <wp:posOffset>0</wp:posOffset>
            </wp:positionV>
            <wp:extent cx="3860800" cy="2171700"/>
            <wp:effectExtent l="0" t="0" r="0" b="0"/>
            <wp:wrapNone/>
            <wp:docPr id="1596497442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B931EA6-1CE5-9172-D779-9B806125E38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A7920D2" w14:textId="10A65772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3ECD8E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1048F93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A8EA0A1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CB529E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474C64FF" wp14:editId="58CB7688">
                <wp:simplePos x="0" y="0"/>
                <wp:positionH relativeFrom="column">
                  <wp:posOffset>158750</wp:posOffset>
                </wp:positionH>
                <wp:positionV relativeFrom="paragraph">
                  <wp:posOffset>184150</wp:posOffset>
                </wp:positionV>
                <wp:extent cx="762000" cy="304800"/>
                <wp:effectExtent l="0" t="0" r="0" b="0"/>
                <wp:wrapNone/>
                <wp:docPr id="1800206970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762000" cy="304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1B88EEF" w14:textId="77777777" w:rsidR="00233773" w:rsidRPr="00F16AFA" w:rsidRDefault="00233773" w:rsidP="00233773">
                            <w:pPr>
                              <w:rPr>
                                <w:rFonts w:asciiTheme="majorBidi" w:hAnsiTheme="majorBidi" w:cstheme="majorBidi"/>
                                <w:lang w:val="en-CA"/>
                              </w:rPr>
                            </w:pPr>
                            <w:r w:rsidRPr="00F16AFA">
                              <w:rPr>
                                <w:rFonts w:asciiTheme="majorBidi" w:hAnsiTheme="majorBidi" w:cstheme="majorBidi"/>
                                <w:lang w:val="en-CA"/>
                              </w:rPr>
                              <w:t>Section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4C64FF" id="_x0000_s1085" type="#_x0000_t202" style="position:absolute;margin-left:12.5pt;margin-top:14.5pt;width:60pt;height:24pt;rotation:-90;z-index:2517411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" filled="f" stroked="f" strokeweight=".5pt">
                <v:textbox>
                  <w:txbxContent>
                    <w:p w14:paraId="01B88EEF" w14:textId="77777777" w:rsidR="00233773" w:rsidRPr="00F16AFA" w:rsidRDefault="00233773" w:rsidP="00233773">
                      <w:pPr>
                        <w:rPr>
                          <w:rFonts w:asciiTheme="majorBidi" w:hAnsiTheme="majorBidi" w:cstheme="majorBidi"/>
                          <w:lang w:val="en-CA"/>
                        </w:rPr>
                      </w:pPr>
                      <w:r w:rsidRPr="00F16AFA">
                        <w:rPr>
                          <w:rFonts w:asciiTheme="majorBidi" w:hAnsiTheme="majorBidi" w:cstheme="majorBidi"/>
                          <w:lang w:val="en-CA"/>
                        </w:rPr>
                        <w:t>Section 1</w:t>
                      </w:r>
                    </w:p>
                  </w:txbxContent>
                </v:textbox>
              </v:shape>
            </w:pict>
          </mc:Fallback>
        </mc:AlternateContent>
      </w:r>
    </w:p>
    <w:p w14:paraId="3D15BF4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658461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51424" behindDoc="0" locked="0" layoutInCell="1" allowOverlap="1" wp14:anchorId="108F2ED4" wp14:editId="60043250">
            <wp:simplePos x="0" y="0"/>
            <wp:positionH relativeFrom="column">
              <wp:posOffset>2915920</wp:posOffset>
            </wp:positionH>
            <wp:positionV relativeFrom="paragraph">
              <wp:posOffset>253031</wp:posOffset>
            </wp:positionV>
            <wp:extent cx="3321050" cy="2171700"/>
            <wp:effectExtent l="0" t="0" r="0" b="0"/>
            <wp:wrapNone/>
            <wp:docPr id="104573755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83A61A0-0986-443E-AF36-6B01BB4167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2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50400" behindDoc="0" locked="0" layoutInCell="1" allowOverlap="1" wp14:anchorId="1C0B02DA" wp14:editId="6D792C3A">
            <wp:simplePos x="0" y="0"/>
            <wp:positionH relativeFrom="column">
              <wp:posOffset>-379730</wp:posOffset>
            </wp:positionH>
            <wp:positionV relativeFrom="paragraph">
              <wp:posOffset>263191</wp:posOffset>
            </wp:positionV>
            <wp:extent cx="3422650" cy="2171700"/>
            <wp:effectExtent l="0" t="0" r="0" b="0"/>
            <wp:wrapNone/>
            <wp:docPr id="44668799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83A61A0-0986-443E-AF36-6B01BB4167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3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85896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4F5960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C89614F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D66FA9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02A7C24E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8D5E93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1603294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2813BA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52448" behindDoc="0" locked="0" layoutInCell="1" allowOverlap="1" wp14:anchorId="5CA28E67" wp14:editId="633DDD75">
            <wp:simplePos x="0" y="0"/>
            <wp:positionH relativeFrom="column">
              <wp:posOffset>-245110</wp:posOffset>
            </wp:positionH>
            <wp:positionV relativeFrom="paragraph">
              <wp:posOffset>318135</wp:posOffset>
            </wp:positionV>
            <wp:extent cx="3289300" cy="2171700"/>
            <wp:effectExtent l="0" t="0" r="0" b="0"/>
            <wp:wrapNone/>
            <wp:docPr id="84067489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83A61A0-0986-443E-AF36-6B01BB4167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4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DA07A6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  <w:r w:rsidRPr="00233773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GB"/>
          <w14:ligatures w14:val="none"/>
        </w:rPr>
        <w:drawing>
          <wp:anchor distT="0" distB="0" distL="114300" distR="114300" simplePos="0" relativeHeight="251753472" behindDoc="0" locked="0" layoutInCell="1" allowOverlap="1" wp14:anchorId="5765BBC0" wp14:editId="74E0A451">
            <wp:simplePos x="0" y="0"/>
            <wp:positionH relativeFrom="column">
              <wp:posOffset>2923674</wp:posOffset>
            </wp:positionH>
            <wp:positionV relativeFrom="paragraph">
              <wp:posOffset>58988</wp:posOffset>
            </wp:positionV>
            <wp:extent cx="3321050" cy="2171700"/>
            <wp:effectExtent l="0" t="0" r="0" b="0"/>
            <wp:wrapNone/>
            <wp:docPr id="205031794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683A61A0-0986-443E-AF36-6B01BB41671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5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645BED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22746CC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7D3E6B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2745BAF7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39226515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778C97D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7A907D0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5A9D9D2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BA23B1A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9C24A28" w14:textId="09333030" w:rsidR="00233773" w:rsidRPr="00233773" w:rsidRDefault="00233773" w:rsidP="00233773">
      <w:pPr>
        <w:spacing w:after="200" w:line="360" w:lineRule="auto"/>
        <w:jc w:val="both"/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</w:pPr>
      <w:bookmarkStart w:id="18" w:name="_Ref127103850"/>
      <w:bookmarkStart w:id="19" w:name="_Hlk152752621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Figure S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begin"/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instrText xml:space="preserve"> SEQ Figure_S \* ARABIC </w:instrTex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separate"/>
      </w:r>
      <w:r w:rsidRPr="00233773">
        <w:rPr>
          <w:rFonts w:ascii="Times New Roman" w:eastAsia="Times New Roman" w:hAnsi="Times New Roman" w:cs="Times New Roman"/>
          <w:noProof/>
          <w:kern w:val="0"/>
          <w:sz w:val="20"/>
          <w:szCs w:val="20"/>
          <w:lang w:eastAsia="en-GB"/>
          <w14:ligatures w14:val="none"/>
        </w:rPr>
        <w:t>8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fldChar w:fldCharType="end"/>
      </w:r>
      <w:bookmarkEnd w:id="18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. a, b) Mean DOC in section 1and section 2 days 1 – 68 c, d) Mean UVA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vertAlign w:val="subscript"/>
          <w:lang w:eastAsia="en-GB"/>
          <w14:ligatures w14:val="none"/>
        </w:rPr>
        <w:t>254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in section 1 and section 2 days 1 – 68, e. f) Mean turbidity in section 1 and section 2 during the whole operation period. M1 (polymeric 0.1 µm</w:t>
      </w:r>
      <w:r w:rsidR="00D10584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M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), M2 (polymeric 0.03 µm</w:t>
      </w:r>
      <w:r w:rsidR="00D10584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U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, M3 (ceramic 300 </w:t>
      </w:r>
      <w:proofErr w:type="spellStart"/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kDa</w:t>
      </w:r>
      <w:proofErr w:type="spellEnd"/>
      <w:r w:rsidR="00D10584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U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>), and M4 (Lab-made ceramic</w:t>
      </w:r>
      <w:r w:rsidR="00D10584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 MF</w:t>
      </w:r>
      <w:r w:rsidRPr="00233773">
        <w:rPr>
          <w:rFonts w:ascii="Times New Roman" w:eastAsia="Times New Roman" w:hAnsi="Times New Roman" w:cs="Times New Roman"/>
          <w:kern w:val="0"/>
          <w:sz w:val="20"/>
          <w:szCs w:val="20"/>
          <w:lang w:eastAsia="en-GB"/>
          <w14:ligatures w14:val="none"/>
        </w:rPr>
        <w:t xml:space="preserve">). The error bars show 95% confidence intervals. </w:t>
      </w:r>
    </w:p>
    <w:bookmarkEnd w:id="19"/>
    <w:p w14:paraId="3DA3C82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F428863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46772058" w14:textId="77777777" w:rsidR="00233773" w:rsidRPr="00233773" w:rsidRDefault="00233773" w:rsidP="00233773">
      <w:pPr>
        <w:spacing w:after="0" w:line="36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GB"/>
          <w14:ligatures w14:val="none"/>
        </w:rPr>
      </w:pPr>
    </w:p>
    <w:p w14:paraId="6C350343" w14:textId="77777777" w:rsidR="00E15D0B" w:rsidRDefault="00E15D0B"/>
    <w:sectPr w:rsidR="00E15D0B" w:rsidSect="00F2583D">
      <w:footerReference w:type="default" r:id="rId46"/>
      <w:pgSz w:w="11900" w:h="16840"/>
      <w:pgMar w:top="1440" w:right="1440" w:bottom="1440" w:left="1440" w:header="708" w:footer="708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B943DC" w14:textId="77777777" w:rsidR="00392D40" w:rsidRDefault="00392D40">
      <w:pPr>
        <w:spacing w:after="0" w:line="240" w:lineRule="auto"/>
      </w:pPr>
      <w:r>
        <w:separator/>
      </w:r>
    </w:p>
  </w:endnote>
  <w:endnote w:type="continuationSeparator" w:id="0">
    <w:p w14:paraId="6F4C0ED5" w14:textId="77777777" w:rsidR="00392D40" w:rsidRDefault="00392D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188706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0CA305" w14:textId="77777777" w:rsidR="004A5FBE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24D6F0BA" w14:textId="77777777" w:rsidR="004A5FBE" w:rsidRDefault="004A5F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4EAD75" w14:textId="77777777" w:rsidR="00392D40" w:rsidRDefault="00392D40">
      <w:pPr>
        <w:spacing w:after="0" w:line="240" w:lineRule="auto"/>
      </w:pPr>
      <w:r>
        <w:separator/>
      </w:r>
    </w:p>
  </w:footnote>
  <w:footnote w:type="continuationSeparator" w:id="0">
    <w:p w14:paraId="447F6F8D" w14:textId="77777777" w:rsidR="00392D40" w:rsidRDefault="00392D4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3773"/>
    <w:rsid w:val="00074545"/>
    <w:rsid w:val="000D32D0"/>
    <w:rsid w:val="00175C93"/>
    <w:rsid w:val="0018402A"/>
    <w:rsid w:val="00185F9A"/>
    <w:rsid w:val="001A6ACD"/>
    <w:rsid w:val="0022375E"/>
    <w:rsid w:val="00233773"/>
    <w:rsid w:val="0024054E"/>
    <w:rsid w:val="0034442C"/>
    <w:rsid w:val="00360AB7"/>
    <w:rsid w:val="003619B3"/>
    <w:rsid w:val="00392D40"/>
    <w:rsid w:val="003B1324"/>
    <w:rsid w:val="00437283"/>
    <w:rsid w:val="004A5FBE"/>
    <w:rsid w:val="00601FE5"/>
    <w:rsid w:val="0062021A"/>
    <w:rsid w:val="00713CEA"/>
    <w:rsid w:val="00797878"/>
    <w:rsid w:val="00853134"/>
    <w:rsid w:val="00873BAF"/>
    <w:rsid w:val="008856D0"/>
    <w:rsid w:val="00913A1A"/>
    <w:rsid w:val="009B650A"/>
    <w:rsid w:val="009D0F4A"/>
    <w:rsid w:val="00A267AE"/>
    <w:rsid w:val="00A44C30"/>
    <w:rsid w:val="00A6298A"/>
    <w:rsid w:val="00B02CB7"/>
    <w:rsid w:val="00B2549D"/>
    <w:rsid w:val="00BC2FC4"/>
    <w:rsid w:val="00C07C67"/>
    <w:rsid w:val="00C1608E"/>
    <w:rsid w:val="00D10584"/>
    <w:rsid w:val="00DB3DC6"/>
    <w:rsid w:val="00E13007"/>
    <w:rsid w:val="00E15D0B"/>
    <w:rsid w:val="00E77876"/>
    <w:rsid w:val="00F16AFA"/>
    <w:rsid w:val="00F3003E"/>
    <w:rsid w:val="00F514E3"/>
    <w:rsid w:val="00FA3DED"/>
    <w:rsid w:val="00FB04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54E5DC"/>
  <w15:chartTrackingRefBased/>
  <w15:docId w15:val="{5281A537-65EA-4179-B64B-7668306D49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33773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233773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233773"/>
    <w:rPr>
      <w:rFonts w:ascii="Times New Roman" w:eastAsia="Times New Roman" w:hAnsi="Times New Roman" w:cs="Times New Roman"/>
      <w:kern w:val="0"/>
      <w:sz w:val="24"/>
      <w:szCs w:val="24"/>
      <w:lang w:val="en-US" w:eastAsia="en-GB"/>
      <w14:ligatures w14:val="none"/>
    </w:rPr>
  </w:style>
  <w:style w:type="table" w:styleId="PlainTable4">
    <w:name w:val="Plain Table 4"/>
    <w:basedOn w:val="TableNormal"/>
    <w:uiPriority w:val="44"/>
    <w:rsid w:val="009D0F4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9D0F4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Text">
    <w:name w:val="annotation text"/>
    <w:basedOn w:val="Normal"/>
    <w:link w:val="CommentTextChar"/>
    <w:uiPriority w:val="99"/>
    <w:semiHidden/>
    <w:unhideWhenUsed/>
    <w:rsid w:val="00601F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1FE5"/>
    <w:rPr>
      <w:sz w:val="20"/>
      <w:szCs w:val="20"/>
      <w:lang w:val="en-US"/>
    </w:rPr>
  </w:style>
  <w:style w:type="character" w:styleId="CommentReference">
    <w:name w:val="annotation reference"/>
    <w:rsid w:val="00601FE5"/>
    <w:rPr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image" Target="media/image15.jpeg"/><Relationship Id="rId39" Type="http://schemas.openxmlformats.org/officeDocument/2006/relationships/image" Target="media/image28.jpeg"/><Relationship Id="rId21" Type="http://schemas.openxmlformats.org/officeDocument/2006/relationships/chart" Target="charts/chart3.xml"/><Relationship Id="rId34" Type="http://schemas.openxmlformats.org/officeDocument/2006/relationships/image" Target="media/image23.jpeg"/><Relationship Id="rId42" Type="http://schemas.openxmlformats.org/officeDocument/2006/relationships/chart" Target="charts/chart8.xml"/><Relationship Id="rId47" Type="http://schemas.openxmlformats.org/officeDocument/2006/relationships/fontTable" Target="fontTable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6" Type="http://schemas.openxmlformats.org/officeDocument/2006/relationships/image" Target="media/image10.jpeg"/><Relationship Id="rId29" Type="http://schemas.openxmlformats.org/officeDocument/2006/relationships/image" Target="media/image18.jpeg"/><Relationship Id="rId1" Type="http://schemas.openxmlformats.org/officeDocument/2006/relationships/styles" Target="styles.xml"/><Relationship Id="rId6" Type="http://schemas.openxmlformats.org/officeDocument/2006/relationships/hyperlink" Target="mailto:dominique.claveau-mallet" TargetMode="External"/><Relationship Id="rId11" Type="http://schemas.openxmlformats.org/officeDocument/2006/relationships/image" Target="media/image5.jpeg"/><Relationship Id="rId24" Type="http://schemas.openxmlformats.org/officeDocument/2006/relationships/image" Target="media/image13.jpeg"/><Relationship Id="rId32" Type="http://schemas.openxmlformats.org/officeDocument/2006/relationships/image" Target="media/image21.jpeg"/><Relationship Id="rId37" Type="http://schemas.openxmlformats.org/officeDocument/2006/relationships/image" Target="media/image26.jpeg"/><Relationship Id="rId40" Type="http://schemas.openxmlformats.org/officeDocument/2006/relationships/chart" Target="charts/chart6.xml"/><Relationship Id="rId45" Type="http://schemas.openxmlformats.org/officeDocument/2006/relationships/chart" Target="charts/chart11.xml"/><Relationship Id="rId5" Type="http://schemas.openxmlformats.org/officeDocument/2006/relationships/endnotes" Target="endnotes.xml"/><Relationship Id="rId15" Type="http://schemas.openxmlformats.org/officeDocument/2006/relationships/image" Target="media/image9.jpeg"/><Relationship Id="rId23" Type="http://schemas.openxmlformats.org/officeDocument/2006/relationships/chart" Target="charts/chart5.xml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10" Type="http://schemas.openxmlformats.org/officeDocument/2006/relationships/image" Target="media/image4.png"/><Relationship Id="rId19" Type="http://schemas.openxmlformats.org/officeDocument/2006/relationships/chart" Target="charts/chart1.xml"/><Relationship Id="rId31" Type="http://schemas.openxmlformats.org/officeDocument/2006/relationships/image" Target="media/image20.jpeg"/><Relationship Id="rId44" Type="http://schemas.openxmlformats.org/officeDocument/2006/relationships/chart" Target="charts/chart10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jpeg"/><Relationship Id="rId22" Type="http://schemas.openxmlformats.org/officeDocument/2006/relationships/chart" Target="charts/chart4.xml"/><Relationship Id="rId27" Type="http://schemas.openxmlformats.org/officeDocument/2006/relationships/image" Target="media/image16.jpe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chart" Target="charts/chart9.xml"/><Relationship Id="rId48" Type="http://schemas.openxmlformats.org/officeDocument/2006/relationships/theme" Target="theme/theme1.xml"/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footer" Target="footer1.xml"/><Relationship Id="rId20" Type="http://schemas.openxmlformats.org/officeDocument/2006/relationships/chart" Target="charts/chart2.xml"/><Relationship Id="rId41" Type="http://schemas.openxmlformats.org/officeDocument/2006/relationships/chart" Target="charts/chart7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0.xml"/><Relationship Id="rId2" Type="http://schemas.microsoft.com/office/2011/relationships/chartColorStyle" Target="colors10.xml"/><Relationship Id="rId1" Type="http://schemas.microsoft.com/office/2011/relationships/chartStyle" Target="style10.xml"/><Relationship Id="rId5" Type="http://schemas.openxmlformats.org/officeDocument/2006/relationships/chartUserShapes" Target="../drawings/drawing8.xml"/><Relationship Id="rId4" Type="http://schemas.openxmlformats.org/officeDocument/2006/relationships/package" Target="../embeddings/Microsoft_Excel_Worksheet5.xlsx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1.xml"/><Relationship Id="rId2" Type="http://schemas.microsoft.com/office/2011/relationships/chartColorStyle" Target="colors11.xml"/><Relationship Id="rId1" Type="http://schemas.microsoft.com/office/2011/relationships/chartStyle" Target="style11.xml"/><Relationship Id="rId5" Type="http://schemas.openxmlformats.org/officeDocument/2006/relationships/chartUserShapes" Target="../drawings/drawing9.xml"/><Relationship Id="rId4" Type="http://schemas.openxmlformats.org/officeDocument/2006/relationships/package" Target="../embeddings/Microsoft_Excel_Worksheet6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5" Type="http://schemas.openxmlformats.org/officeDocument/2006/relationships/chartUserShapes" Target="../drawings/drawing1.xml"/><Relationship Id="rId4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3.xml"/><Relationship Id="rId1" Type="http://schemas.microsoft.com/office/2011/relationships/chartStyle" Target="style3.xml"/><Relationship Id="rId5" Type="http://schemas.openxmlformats.org/officeDocument/2006/relationships/chartUserShapes" Target="../drawings/drawing2.xml"/><Relationship Id="rId4" Type="http://schemas.openxmlformats.org/officeDocument/2006/relationships/package" Target="../embeddings/Microsoft_Excel_Worksheet2.xlsx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4.xml"/><Relationship Id="rId2" Type="http://schemas.microsoft.com/office/2011/relationships/chartColorStyle" Target="colors4.xml"/><Relationship Id="rId1" Type="http://schemas.microsoft.com/office/2011/relationships/chartStyle" Target="style4.xml"/><Relationship Id="rId5" Type="http://schemas.openxmlformats.org/officeDocument/2006/relationships/chartUserShapes" Target="../drawings/drawing3.xml"/><Relationship Id="rId4" Type="http://schemas.openxmlformats.org/officeDocument/2006/relationships/oleObject" Target="Chart%20in%20Microsoft%20Word" TargetMode="Externa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5.xml"/><Relationship Id="rId2" Type="http://schemas.microsoft.com/office/2011/relationships/chartColorStyle" Target="colors5.xml"/><Relationship Id="rId1" Type="http://schemas.microsoft.com/office/2011/relationships/chartStyle" Target="style5.xml"/><Relationship Id="rId5" Type="http://schemas.openxmlformats.org/officeDocument/2006/relationships/chartUserShapes" Target="../drawings/drawing4.xml"/><Relationship Id="rId4" Type="http://schemas.openxmlformats.org/officeDocument/2006/relationships/oleObject" Target="Chart%20in%20Microsoft%20Word" TargetMode="Externa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6.xml"/><Relationship Id="rId2" Type="http://schemas.microsoft.com/office/2011/relationships/chartColorStyle" Target="colors6.xml"/><Relationship Id="rId1" Type="http://schemas.microsoft.com/office/2011/relationships/chartStyle" Target="style6.xml"/><Relationship Id="rId5" Type="http://schemas.openxmlformats.org/officeDocument/2006/relationships/chartUserShapes" Target="../drawings/drawing5.xml"/><Relationship Id="rId4" Type="http://schemas.openxmlformats.org/officeDocument/2006/relationships/oleObject" Target="Chart%20in%20Microsoft%20Word" TargetMode="Externa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7.xml"/><Relationship Id="rId2" Type="http://schemas.microsoft.com/office/2011/relationships/chartColorStyle" Target="colors7.xml"/><Relationship Id="rId1" Type="http://schemas.microsoft.com/office/2011/relationships/chartStyle" Target="style7.xml"/><Relationship Id="rId4" Type="http://schemas.openxmlformats.org/officeDocument/2006/relationships/oleObject" Target="Chart%20in%20Microsoft%20Word" TargetMode="Externa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8.xml"/><Relationship Id="rId2" Type="http://schemas.microsoft.com/office/2011/relationships/chartColorStyle" Target="colors8.xml"/><Relationship Id="rId1" Type="http://schemas.microsoft.com/office/2011/relationships/chartStyle" Target="style8.xml"/><Relationship Id="rId5" Type="http://schemas.openxmlformats.org/officeDocument/2006/relationships/chartUserShapes" Target="../drawings/drawing6.xml"/><Relationship Id="rId4" Type="http://schemas.openxmlformats.org/officeDocument/2006/relationships/package" Target="../embeddings/Microsoft_Excel_Worksheet3.xlsx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9.xml"/><Relationship Id="rId2" Type="http://schemas.microsoft.com/office/2011/relationships/chartColorStyle" Target="colors9.xml"/><Relationship Id="rId1" Type="http://schemas.microsoft.com/office/2011/relationships/chartStyle" Target="style9.xml"/><Relationship Id="rId5" Type="http://schemas.openxmlformats.org/officeDocument/2006/relationships/chartUserShapes" Target="../drawings/drawing7.xml"/><Relationship Id="rId4" Type="http://schemas.openxmlformats.org/officeDocument/2006/relationships/package" Target="../embeddings/Microsoft_Excel_Worksheet4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8502106837025961"/>
          <c:y val="0.14710185313039123"/>
          <c:w val="0.55696370121566974"/>
          <c:h val="0.67184464687012158"/>
        </c:manualLayout>
      </c:layout>
      <c:scatterChart>
        <c:scatterStyle val="lineMarker"/>
        <c:varyColors val="0"/>
        <c:ser>
          <c:idx val="1"/>
          <c:order val="1"/>
          <c:tx>
            <c:v>Sulfate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square"/>
            <c:size val="7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anions 2'!$AF$35</c:f>
                <c:numCache>
                  <c:formatCode>General</c:formatCode>
                  <c:ptCount val="1"/>
                  <c:pt idx="0">
                    <c:v>2.2546155685685989E-2</c:v>
                  </c:pt>
                </c:numCache>
              </c:numRef>
            </c:plus>
            <c:minus>
              <c:numRef>
                <c:f>'anions 2'!$AF$35</c:f>
                <c:numCache>
                  <c:formatCode>General</c:formatCode>
                  <c:ptCount val="1"/>
                  <c:pt idx="0">
                    <c:v>2.2546155685685989E-2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2">
                    <a:lumMod val="7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anions 2'!$W$3:$W$31</c:f>
              <c:numCache>
                <c:formatCode>General</c:formatCode>
                <c:ptCount val="29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6</c:v>
                </c:pt>
                <c:pt idx="6">
                  <c:v>8</c:v>
                </c:pt>
                <c:pt idx="7">
                  <c:v>10</c:v>
                </c:pt>
                <c:pt idx="8">
                  <c:v>15</c:v>
                </c:pt>
                <c:pt idx="9">
                  <c:v>18</c:v>
                </c:pt>
                <c:pt idx="10">
                  <c:v>22</c:v>
                </c:pt>
                <c:pt idx="11">
                  <c:v>26</c:v>
                </c:pt>
                <c:pt idx="12">
                  <c:v>29</c:v>
                </c:pt>
                <c:pt idx="13">
                  <c:v>32</c:v>
                </c:pt>
                <c:pt idx="14">
                  <c:v>34</c:v>
                </c:pt>
                <c:pt idx="15">
                  <c:v>38</c:v>
                </c:pt>
                <c:pt idx="16">
                  <c:v>41</c:v>
                </c:pt>
                <c:pt idx="17">
                  <c:v>45</c:v>
                </c:pt>
                <c:pt idx="18">
                  <c:v>48</c:v>
                </c:pt>
                <c:pt idx="19">
                  <c:v>51</c:v>
                </c:pt>
                <c:pt idx="20">
                  <c:v>54</c:v>
                </c:pt>
                <c:pt idx="21">
                  <c:v>58</c:v>
                </c:pt>
                <c:pt idx="22">
                  <c:v>61</c:v>
                </c:pt>
                <c:pt idx="23">
                  <c:v>65</c:v>
                </c:pt>
                <c:pt idx="24">
                  <c:v>68</c:v>
                </c:pt>
                <c:pt idx="25">
                  <c:v>69</c:v>
                </c:pt>
                <c:pt idx="26">
                  <c:v>71</c:v>
                </c:pt>
                <c:pt idx="27">
                  <c:v>73</c:v>
                </c:pt>
                <c:pt idx="28">
                  <c:v>76</c:v>
                </c:pt>
              </c:numCache>
            </c:numRef>
          </c:xVal>
          <c:yVal>
            <c:numRef>
              <c:f>'anions 2'!$AF$3:$AF$31</c:f>
              <c:numCache>
                <c:formatCode>General</c:formatCode>
                <c:ptCount val="29"/>
                <c:pt idx="0">
                  <c:v>0</c:v>
                </c:pt>
                <c:pt idx="1">
                  <c:v>7.4842416898804548E-3</c:v>
                </c:pt>
                <c:pt idx="2">
                  <c:v>1.4799395400547141E-2</c:v>
                </c:pt>
                <c:pt idx="3">
                  <c:v>2.2294429940164645E-2</c:v>
                </c:pt>
                <c:pt idx="4">
                  <c:v>3.0269146690317668E-2</c:v>
                </c:pt>
                <c:pt idx="5">
                  <c:v>4.661831536606998E-2</c:v>
                </c:pt>
                <c:pt idx="6">
                  <c:v>6.3007457559366917E-2</c:v>
                </c:pt>
                <c:pt idx="7">
                  <c:v>7.9076811612306841E-2</c:v>
                </c:pt>
                <c:pt idx="8">
                  <c:v>0.11954999812624136</c:v>
                </c:pt>
                <c:pt idx="9">
                  <c:v>0.13897712765292994</c:v>
                </c:pt>
                <c:pt idx="10">
                  <c:v>0.15264807065319227</c:v>
                </c:pt>
                <c:pt idx="11">
                  <c:v>0.15216838844265676</c:v>
                </c:pt>
                <c:pt idx="12">
                  <c:v>0.15240822954792452</c:v>
                </c:pt>
                <c:pt idx="13">
                  <c:v>0.15036958015314855</c:v>
                </c:pt>
                <c:pt idx="14">
                  <c:v>0.15016971256542541</c:v>
                </c:pt>
                <c:pt idx="15">
                  <c:v>0.1464122019162305</c:v>
                </c:pt>
                <c:pt idx="16">
                  <c:v>0.14923033490312668</c:v>
                </c:pt>
                <c:pt idx="17">
                  <c:v>0.1462722946048243</c:v>
                </c:pt>
                <c:pt idx="18">
                  <c:v>0.14159539305210297</c:v>
                </c:pt>
                <c:pt idx="19">
                  <c:v>0.14105575056525052</c:v>
                </c:pt>
                <c:pt idx="20">
                  <c:v>0.13979658476259477</c:v>
                </c:pt>
                <c:pt idx="21">
                  <c:v>0.14003642586786252</c:v>
                </c:pt>
                <c:pt idx="22">
                  <c:v>0.14057606835471498</c:v>
                </c:pt>
                <c:pt idx="23">
                  <c:v>0.13969665096873318</c:v>
                </c:pt>
                <c:pt idx="24">
                  <c:v>0.14077593594243809</c:v>
                </c:pt>
                <c:pt idx="25">
                  <c:v>0</c:v>
                </c:pt>
                <c:pt idx="26">
                  <c:v>8.6142930308670488E-3</c:v>
                </c:pt>
                <c:pt idx="27">
                  <c:v>2.4803567636440857E-2</c:v>
                </c:pt>
                <c:pt idx="28">
                  <c:v>3.9913557268309745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24E-448C-BAE5-E6439D5FEB8A}"/>
            </c:ext>
          </c:extLst>
        </c:ser>
        <c:ser>
          <c:idx val="2"/>
          <c:order val="2"/>
          <c:tx>
            <c:v>DOC (NOM)</c:v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triangle"/>
            <c:size val="7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anions 2'!$AG$35</c:f>
                <c:numCache>
                  <c:formatCode>General</c:formatCode>
                  <c:ptCount val="1"/>
                  <c:pt idx="0">
                    <c:v>4.6425051866182405E-2</c:v>
                  </c:pt>
                </c:numCache>
              </c:numRef>
            </c:plus>
            <c:minus>
              <c:numRef>
                <c:f>'anions 2'!$AG$35</c:f>
                <c:numCache>
                  <c:formatCode>General</c:formatCode>
                  <c:ptCount val="1"/>
                  <c:pt idx="0">
                    <c:v>4.6425051866182405E-2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bg1">
                    <a:lumMod val="6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anions 2'!$W$3:$W$31</c:f>
              <c:numCache>
                <c:formatCode>General</c:formatCode>
                <c:ptCount val="29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6</c:v>
                </c:pt>
                <c:pt idx="6">
                  <c:v>8</c:v>
                </c:pt>
                <c:pt idx="7">
                  <c:v>10</c:v>
                </c:pt>
                <c:pt idx="8">
                  <c:v>15</c:v>
                </c:pt>
                <c:pt idx="9">
                  <c:v>18</c:v>
                </c:pt>
                <c:pt idx="10">
                  <c:v>22</c:v>
                </c:pt>
                <c:pt idx="11">
                  <c:v>26</c:v>
                </c:pt>
                <c:pt idx="12">
                  <c:v>29</c:v>
                </c:pt>
                <c:pt idx="13">
                  <c:v>32</c:v>
                </c:pt>
                <c:pt idx="14">
                  <c:v>34</c:v>
                </c:pt>
                <c:pt idx="15">
                  <c:v>38</c:v>
                </c:pt>
                <c:pt idx="16">
                  <c:v>41</c:v>
                </c:pt>
                <c:pt idx="17">
                  <c:v>45</c:v>
                </c:pt>
                <c:pt idx="18">
                  <c:v>48</c:v>
                </c:pt>
                <c:pt idx="19">
                  <c:v>51</c:v>
                </c:pt>
                <c:pt idx="20">
                  <c:v>54</c:v>
                </c:pt>
                <c:pt idx="21">
                  <c:v>58</c:v>
                </c:pt>
                <c:pt idx="22">
                  <c:v>61</c:v>
                </c:pt>
                <c:pt idx="23">
                  <c:v>65</c:v>
                </c:pt>
                <c:pt idx="24">
                  <c:v>68</c:v>
                </c:pt>
                <c:pt idx="25">
                  <c:v>69</c:v>
                </c:pt>
                <c:pt idx="26">
                  <c:v>71</c:v>
                </c:pt>
                <c:pt idx="27">
                  <c:v>73</c:v>
                </c:pt>
                <c:pt idx="28">
                  <c:v>76</c:v>
                </c:pt>
              </c:numCache>
            </c:numRef>
          </c:xVal>
          <c:yVal>
            <c:numRef>
              <c:f>'anions 2'!$AG$3:$AG$31</c:f>
              <c:numCache>
                <c:formatCode>General</c:formatCode>
                <c:ptCount val="29"/>
                <c:pt idx="0">
                  <c:v>0</c:v>
                </c:pt>
                <c:pt idx="1">
                  <c:v>5.5440000000000003E-3</c:v>
                </c:pt>
                <c:pt idx="2">
                  <c:v>1.06944E-2</c:v>
                </c:pt>
                <c:pt idx="3">
                  <c:v>1.6109760000000001E-2</c:v>
                </c:pt>
                <c:pt idx="4">
                  <c:v>2.1496319999999999E-2</c:v>
                </c:pt>
                <c:pt idx="5">
                  <c:v>3.211584E-2</c:v>
                </c:pt>
                <c:pt idx="6">
                  <c:v>4.3238399999999996E-2</c:v>
                </c:pt>
                <c:pt idx="7">
                  <c:v>5.5299839999999996E-2</c:v>
                </c:pt>
                <c:pt idx="8">
                  <c:v>8.4195839999999994E-2</c:v>
                </c:pt>
                <c:pt idx="9">
                  <c:v>0.10046784</c:v>
                </c:pt>
                <c:pt idx="10">
                  <c:v>0.12105024</c:v>
                </c:pt>
                <c:pt idx="11">
                  <c:v>0.14374464000000001</c:v>
                </c:pt>
                <c:pt idx="12">
                  <c:v>0.16082304</c:v>
                </c:pt>
                <c:pt idx="13">
                  <c:v>0.17732544</c:v>
                </c:pt>
                <c:pt idx="14">
                  <c:v>0.18869184</c:v>
                </c:pt>
                <c:pt idx="15">
                  <c:v>0.21081024000000001</c:v>
                </c:pt>
                <c:pt idx="16">
                  <c:v>0.22719744</c:v>
                </c:pt>
                <c:pt idx="17">
                  <c:v>0.24839423999999999</c:v>
                </c:pt>
                <c:pt idx="18">
                  <c:v>0.26518463999999997</c:v>
                </c:pt>
                <c:pt idx="19">
                  <c:v>0.28188863999999997</c:v>
                </c:pt>
                <c:pt idx="20">
                  <c:v>0.29744063999999998</c:v>
                </c:pt>
                <c:pt idx="21">
                  <c:v>0.31690943999999999</c:v>
                </c:pt>
                <c:pt idx="22">
                  <c:v>0.33220223999999998</c:v>
                </c:pt>
                <c:pt idx="23">
                  <c:v>0.35351423999999998</c:v>
                </c:pt>
                <c:pt idx="24">
                  <c:v>0.37249343999999995</c:v>
                </c:pt>
                <c:pt idx="25">
                  <c:v>0</c:v>
                </c:pt>
                <c:pt idx="26">
                  <c:v>1.8979199999999998E-2</c:v>
                </c:pt>
                <c:pt idx="27">
                  <c:v>2.5027199999999999E-2</c:v>
                </c:pt>
                <c:pt idx="28">
                  <c:v>3.6412800000000002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24E-448C-BAE5-E6439D5FEB8A}"/>
            </c:ext>
          </c:extLst>
        </c:ser>
        <c:ser>
          <c:idx val="3"/>
          <c:order val="3"/>
          <c:tx>
            <c:v>Bicarbonate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diamond"/>
            <c:size val="7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anions 2'!$AH$35</c:f>
                <c:numCache>
                  <c:formatCode>General</c:formatCode>
                  <c:ptCount val="1"/>
                  <c:pt idx="0">
                    <c:v>4.8362874190844188E-2</c:v>
                  </c:pt>
                </c:numCache>
              </c:numRef>
            </c:plus>
            <c:minus>
              <c:numRef>
                <c:f>'anions 2'!$AH$35</c:f>
                <c:numCache>
                  <c:formatCode>General</c:formatCode>
                  <c:ptCount val="1"/>
                  <c:pt idx="0">
                    <c:v>4.8362874190844188E-2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4">
                    <a:lumMod val="60000"/>
                    <a:lumOff val="40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anions 2'!$W$3:$W$31</c:f>
              <c:numCache>
                <c:formatCode>General</c:formatCode>
                <c:ptCount val="29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6</c:v>
                </c:pt>
                <c:pt idx="6">
                  <c:v>8</c:v>
                </c:pt>
                <c:pt idx="7">
                  <c:v>10</c:v>
                </c:pt>
                <c:pt idx="8">
                  <c:v>15</c:v>
                </c:pt>
                <c:pt idx="9">
                  <c:v>18</c:v>
                </c:pt>
                <c:pt idx="10">
                  <c:v>22</c:v>
                </c:pt>
                <c:pt idx="11">
                  <c:v>26</c:v>
                </c:pt>
                <c:pt idx="12">
                  <c:v>29</c:v>
                </c:pt>
                <c:pt idx="13">
                  <c:v>32</c:v>
                </c:pt>
                <c:pt idx="14">
                  <c:v>34</c:v>
                </c:pt>
                <c:pt idx="15">
                  <c:v>38</c:v>
                </c:pt>
                <c:pt idx="16">
                  <c:v>41</c:v>
                </c:pt>
                <c:pt idx="17">
                  <c:v>45</c:v>
                </c:pt>
                <c:pt idx="18">
                  <c:v>48</c:v>
                </c:pt>
                <c:pt idx="19">
                  <c:v>51</c:v>
                </c:pt>
                <c:pt idx="20">
                  <c:v>54</c:v>
                </c:pt>
                <c:pt idx="21">
                  <c:v>58</c:v>
                </c:pt>
                <c:pt idx="22">
                  <c:v>61</c:v>
                </c:pt>
                <c:pt idx="23">
                  <c:v>65</c:v>
                </c:pt>
                <c:pt idx="24">
                  <c:v>68</c:v>
                </c:pt>
                <c:pt idx="25">
                  <c:v>69</c:v>
                </c:pt>
                <c:pt idx="26">
                  <c:v>71</c:v>
                </c:pt>
                <c:pt idx="27">
                  <c:v>73</c:v>
                </c:pt>
                <c:pt idx="28">
                  <c:v>76</c:v>
                </c:pt>
              </c:numCache>
            </c:numRef>
          </c:xVal>
          <c:yVal>
            <c:numRef>
              <c:f>'anions 2'!$AH$3:$AH$31</c:f>
              <c:numCache>
                <c:formatCode>General</c:formatCode>
                <c:ptCount val="29"/>
                <c:pt idx="0">
                  <c:v>0</c:v>
                </c:pt>
                <c:pt idx="1">
                  <c:v>4.7986783967694145E-2</c:v>
                </c:pt>
                <c:pt idx="2">
                  <c:v>9.789303929409604E-2</c:v>
                </c:pt>
                <c:pt idx="3">
                  <c:v>0.14396035190308243</c:v>
                </c:pt>
                <c:pt idx="4">
                  <c:v>0.19194713587077658</c:v>
                </c:pt>
                <c:pt idx="5">
                  <c:v>0.27256493293650275</c:v>
                </c:pt>
                <c:pt idx="6">
                  <c:v>0.33782695913256677</c:v>
                </c:pt>
                <c:pt idx="7">
                  <c:v>0.38389427174155316</c:v>
                </c:pt>
                <c:pt idx="8">
                  <c:v>0.44147841250278613</c:v>
                </c:pt>
                <c:pt idx="9">
                  <c:v>0.44147841250278613</c:v>
                </c:pt>
                <c:pt idx="10">
                  <c:v>0.42612264163312397</c:v>
                </c:pt>
                <c:pt idx="11">
                  <c:v>0.4030889853286308</c:v>
                </c:pt>
                <c:pt idx="12">
                  <c:v>0.3858137431002609</c:v>
                </c:pt>
                <c:pt idx="13">
                  <c:v>0.36853850087189099</c:v>
                </c:pt>
                <c:pt idx="14">
                  <c:v>0.35702167271964441</c:v>
                </c:pt>
                <c:pt idx="15">
                  <c:v>0.32631013098032013</c:v>
                </c:pt>
                <c:pt idx="16">
                  <c:v>0.29751806059970365</c:v>
                </c:pt>
                <c:pt idx="17">
                  <c:v>0.28216228973004154</c:v>
                </c:pt>
                <c:pt idx="18">
                  <c:v>0.27064546157779495</c:v>
                </c:pt>
                <c:pt idx="19">
                  <c:v>0.27640387565391827</c:v>
                </c:pt>
                <c:pt idx="20">
                  <c:v>0.25337021934942511</c:v>
                </c:pt>
                <c:pt idx="21">
                  <c:v>0.24569233391459405</c:v>
                </c:pt>
                <c:pt idx="22">
                  <c:v>0.23417550576234747</c:v>
                </c:pt>
                <c:pt idx="23">
                  <c:v>0.21114184945785433</c:v>
                </c:pt>
                <c:pt idx="24">
                  <c:v>0.19962502130560775</c:v>
                </c:pt>
                <c:pt idx="25">
                  <c:v>0</c:v>
                </c:pt>
                <c:pt idx="26">
                  <c:v>4.7986783967694145E-2</c:v>
                </c:pt>
                <c:pt idx="27">
                  <c:v>0.14396035190308243</c:v>
                </c:pt>
                <c:pt idx="28">
                  <c:v>0.2207392062513930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324E-448C-BAE5-E6439D5FEB8A}"/>
            </c:ext>
          </c:extLst>
        </c:ser>
        <c:ser>
          <c:idx val="4"/>
          <c:order val="4"/>
          <c:tx>
            <c:v>Nitrate</c:v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anions 2'!$AI$35</c:f>
                <c:numCache>
                  <c:formatCode>General</c:formatCode>
                  <c:ptCount val="1"/>
                  <c:pt idx="0">
                    <c:v>8.0162020454798595E-3</c:v>
                  </c:pt>
                </c:numCache>
              </c:numRef>
            </c:plus>
            <c:minus>
              <c:numRef>
                <c:f>'anions 2'!$AI$35</c:f>
                <c:numCache>
                  <c:formatCode>General</c:formatCode>
                  <c:ptCount val="1"/>
                  <c:pt idx="0">
                    <c:v>8.0162020454798595E-3</c:v>
                  </c:pt>
                </c:numCache>
              </c:numRef>
            </c:minus>
            <c:spPr>
              <a:noFill/>
              <a:ln w="3175" cap="flat" cmpd="sng" algn="ctr">
                <a:solidFill>
                  <a:srgbClr val="0070C0">
                    <a:alpha val="50000"/>
                  </a:srgbClr>
                </a:solidFill>
                <a:round/>
              </a:ln>
              <a:effectLst/>
            </c:spPr>
          </c:errBars>
          <c:xVal>
            <c:numRef>
              <c:f>'anions 2'!$W$3:$W$31</c:f>
              <c:numCache>
                <c:formatCode>General</c:formatCode>
                <c:ptCount val="29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6</c:v>
                </c:pt>
                <c:pt idx="6">
                  <c:v>8</c:v>
                </c:pt>
                <c:pt idx="7">
                  <c:v>10</c:v>
                </c:pt>
                <c:pt idx="8">
                  <c:v>15</c:v>
                </c:pt>
                <c:pt idx="9">
                  <c:v>18</c:v>
                </c:pt>
                <c:pt idx="10">
                  <c:v>22</c:v>
                </c:pt>
                <c:pt idx="11">
                  <c:v>26</c:v>
                </c:pt>
                <c:pt idx="12">
                  <c:v>29</c:v>
                </c:pt>
                <c:pt idx="13">
                  <c:v>32</c:v>
                </c:pt>
                <c:pt idx="14">
                  <c:v>34</c:v>
                </c:pt>
                <c:pt idx="15">
                  <c:v>38</c:v>
                </c:pt>
                <c:pt idx="16">
                  <c:v>41</c:v>
                </c:pt>
                <c:pt idx="17">
                  <c:v>45</c:v>
                </c:pt>
                <c:pt idx="18">
                  <c:v>48</c:v>
                </c:pt>
                <c:pt idx="19">
                  <c:v>51</c:v>
                </c:pt>
                <c:pt idx="20">
                  <c:v>54</c:v>
                </c:pt>
                <c:pt idx="21">
                  <c:v>58</c:v>
                </c:pt>
                <c:pt idx="22">
                  <c:v>61</c:v>
                </c:pt>
                <c:pt idx="23">
                  <c:v>65</c:v>
                </c:pt>
                <c:pt idx="24">
                  <c:v>68</c:v>
                </c:pt>
                <c:pt idx="25">
                  <c:v>69</c:v>
                </c:pt>
                <c:pt idx="26">
                  <c:v>71</c:v>
                </c:pt>
                <c:pt idx="27">
                  <c:v>73</c:v>
                </c:pt>
                <c:pt idx="28">
                  <c:v>76</c:v>
                </c:pt>
              </c:numCache>
            </c:numRef>
          </c:xVal>
          <c:yVal>
            <c:numRef>
              <c:f>'anions 2'!$AI$3:$AI$31</c:f>
              <c:numCache>
                <c:formatCode>General</c:formatCode>
                <c:ptCount val="29"/>
                <c:pt idx="0">
                  <c:v>0</c:v>
                </c:pt>
                <c:pt idx="1">
                  <c:v>3.4836462163731377E-3</c:v>
                </c:pt>
                <c:pt idx="2">
                  <c:v>7.1995355138378177E-3</c:v>
                </c:pt>
                <c:pt idx="3">
                  <c:v>1.0930907683375266E-2</c:v>
                </c:pt>
                <c:pt idx="4">
                  <c:v>1.5343526224114574E-2</c:v>
                </c:pt>
                <c:pt idx="5">
                  <c:v>2.410683181730211E-2</c:v>
                </c:pt>
                <c:pt idx="6">
                  <c:v>3.212695955099671E-2</c:v>
                </c:pt>
                <c:pt idx="7">
                  <c:v>3.91871492161796E-2</c:v>
                </c:pt>
                <c:pt idx="8">
                  <c:v>5.2115347396942131E-2</c:v>
                </c:pt>
                <c:pt idx="9">
                  <c:v>5.7038900716082835E-2</c:v>
                </c:pt>
                <c:pt idx="10">
                  <c:v>6.112637894329398E-2</c:v>
                </c:pt>
                <c:pt idx="11">
                  <c:v>6.0878652990129671E-2</c:v>
                </c:pt>
                <c:pt idx="12">
                  <c:v>5.9020708341397332E-2</c:v>
                </c:pt>
                <c:pt idx="13">
                  <c:v>5.8602670795432556E-2</c:v>
                </c:pt>
                <c:pt idx="14">
                  <c:v>5.8788465260305789E-2</c:v>
                </c:pt>
                <c:pt idx="15">
                  <c:v>5.7859492935939623E-2</c:v>
                </c:pt>
                <c:pt idx="16">
                  <c:v>5.6094445519643897E-2</c:v>
                </c:pt>
                <c:pt idx="17">
                  <c:v>5.2626282175343528E-2</c:v>
                </c:pt>
                <c:pt idx="18">
                  <c:v>5.0350299980646412E-2</c:v>
                </c:pt>
                <c:pt idx="19">
                  <c:v>4.835300948325915E-2</c:v>
                </c:pt>
                <c:pt idx="20">
                  <c:v>4.7934971937294374E-2</c:v>
                </c:pt>
                <c:pt idx="21">
                  <c:v>4.5581575382233411E-2</c:v>
                </c:pt>
                <c:pt idx="22">
                  <c:v>4.2794658409134899E-2</c:v>
                </c:pt>
                <c:pt idx="23">
                  <c:v>4.0688987807238244E-2</c:v>
                </c:pt>
                <c:pt idx="24">
                  <c:v>4.0967679504548098E-2</c:v>
                </c:pt>
                <c:pt idx="25">
                  <c:v>0</c:v>
                </c:pt>
                <c:pt idx="26">
                  <c:v>4.2732726920843818E-3</c:v>
                </c:pt>
                <c:pt idx="27">
                  <c:v>1.1766982775304819E-2</c:v>
                </c:pt>
                <c:pt idx="28">
                  <c:v>2.0592219856783434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324E-448C-BAE5-E6439D5FEB8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35206264"/>
        <c:axId val="535204296"/>
      </c:scatterChart>
      <c:scatterChart>
        <c:scatterStyle val="lineMarker"/>
        <c:varyColors val="0"/>
        <c:ser>
          <c:idx val="0"/>
          <c:order val="0"/>
          <c:tx>
            <c:v>Chloride</c:v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square"/>
            <c:size val="7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anions 2'!$AE$35</c:f>
                <c:numCache>
                  <c:formatCode>General</c:formatCode>
                  <c:ptCount val="1"/>
                  <c:pt idx="0">
                    <c:v>0.14523093626854755</c:v>
                  </c:pt>
                </c:numCache>
              </c:numRef>
            </c:plus>
            <c:minus>
              <c:numRef>
                <c:f>'anions 2'!$AE$35</c:f>
                <c:numCache>
                  <c:formatCode>General</c:formatCode>
                  <c:ptCount val="1"/>
                  <c:pt idx="0">
                    <c:v>0.14523093626854755</c:v>
                  </c:pt>
                </c:numCache>
              </c:numRef>
            </c:minus>
            <c:spPr>
              <a:noFill/>
              <a:ln w="3175" cap="flat" cmpd="sng" algn="ctr">
                <a:solidFill>
                  <a:srgbClr val="0070C0">
                    <a:alpha val="50000"/>
                  </a:srgbClr>
                </a:solidFill>
                <a:round/>
              </a:ln>
              <a:effectLst/>
            </c:spPr>
          </c:errBars>
          <c:xVal>
            <c:numRef>
              <c:f>'anions 2'!$X$3:$X$31</c:f>
              <c:numCache>
                <c:formatCode>General</c:formatCode>
                <c:ptCount val="29"/>
                <c:pt idx="0">
                  <c:v>0</c:v>
                </c:pt>
                <c:pt idx="1">
                  <c:v>96</c:v>
                </c:pt>
                <c:pt idx="2">
                  <c:v>192</c:v>
                </c:pt>
                <c:pt idx="3">
                  <c:v>288</c:v>
                </c:pt>
                <c:pt idx="4">
                  <c:v>384</c:v>
                </c:pt>
                <c:pt idx="5">
                  <c:v>576</c:v>
                </c:pt>
                <c:pt idx="6">
                  <c:v>768</c:v>
                </c:pt>
                <c:pt idx="7">
                  <c:v>960</c:v>
                </c:pt>
                <c:pt idx="8">
                  <c:v>1440</c:v>
                </c:pt>
                <c:pt idx="9">
                  <c:v>1728</c:v>
                </c:pt>
                <c:pt idx="10">
                  <c:v>2112</c:v>
                </c:pt>
                <c:pt idx="11">
                  <c:v>2496</c:v>
                </c:pt>
                <c:pt idx="12">
                  <c:v>2784</c:v>
                </c:pt>
                <c:pt idx="13">
                  <c:v>3072</c:v>
                </c:pt>
                <c:pt idx="14">
                  <c:v>3264</c:v>
                </c:pt>
                <c:pt idx="15">
                  <c:v>3648</c:v>
                </c:pt>
                <c:pt idx="16">
                  <c:v>3936</c:v>
                </c:pt>
                <c:pt idx="17">
                  <c:v>4320</c:v>
                </c:pt>
                <c:pt idx="18">
                  <c:v>4608</c:v>
                </c:pt>
                <c:pt idx="19">
                  <c:v>4896</c:v>
                </c:pt>
                <c:pt idx="20">
                  <c:v>5184</c:v>
                </c:pt>
                <c:pt idx="21">
                  <c:v>5568</c:v>
                </c:pt>
                <c:pt idx="22">
                  <c:v>5856</c:v>
                </c:pt>
                <c:pt idx="23">
                  <c:v>6240</c:v>
                </c:pt>
                <c:pt idx="24">
                  <c:v>6528</c:v>
                </c:pt>
                <c:pt idx="25">
                  <c:v>6624</c:v>
                </c:pt>
                <c:pt idx="26">
                  <c:v>6816</c:v>
                </c:pt>
                <c:pt idx="27">
                  <c:v>7008</c:v>
                </c:pt>
                <c:pt idx="28">
                  <c:v>7296</c:v>
                </c:pt>
              </c:numCache>
            </c:numRef>
          </c:xVal>
          <c:yVal>
            <c:numRef>
              <c:f>'anions 2'!$AE$3:$AE$31</c:f>
              <c:numCache>
                <c:formatCode>General</c:formatCode>
                <c:ptCount val="29"/>
                <c:pt idx="0">
                  <c:v>0.9</c:v>
                </c:pt>
                <c:pt idx="1">
                  <c:v>0.83766620596282404</c:v>
                </c:pt>
                <c:pt idx="2">
                  <c:v>0.77275999210221991</c:v>
                </c:pt>
                <c:pt idx="3">
                  <c:v>0.70731221617352558</c:v>
                </c:pt>
                <c:pt idx="4">
                  <c:v>0.6420810650720673</c:v>
                </c:pt>
                <c:pt idx="5">
                  <c:v>0.52488703353735944</c:v>
                </c:pt>
                <c:pt idx="6">
                  <c:v>0.4025481623557951</c:v>
                </c:pt>
                <c:pt idx="7">
                  <c:v>0.29369418666967545</c:v>
                </c:pt>
                <c:pt idx="8">
                  <c:v>6.2853355146250095E-2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.9</c:v>
                </c:pt>
                <c:pt idx="26">
                  <c:v>0.77641553606182834</c:v>
                </c:pt>
                <c:pt idx="27">
                  <c:v>0.6573260372888049</c:v>
                </c:pt>
                <c:pt idx="28">
                  <c:v>0.4903082954898034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324E-448C-BAE5-E6439D5FEB8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62405296"/>
        <c:axId val="1362369104"/>
      </c:scatterChart>
      <c:valAx>
        <c:axId val="535206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Time (d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4296"/>
        <c:crosses val="autoZero"/>
        <c:crossBetween val="midCat"/>
        <c:majorUnit val="10"/>
      </c:valAx>
      <c:valAx>
        <c:axId val="535204296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CA"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Cumulative</a:t>
                </a:r>
                <a:r>
                  <a:rPr lang="en-CA" baseline="0"/>
                  <a:t> a</a:t>
                </a:r>
                <a:r>
                  <a:rPr lang="en-CA"/>
                  <a:t>nion load on the resin </a:t>
                </a:r>
              </a:p>
              <a:p>
                <a:pPr>
                  <a:defRPr lang="en-CA"/>
                </a:pPr>
                <a:r>
                  <a:rPr lang="en-CA"/>
                  <a:t>(eq/L res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lang="en-CA"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6264"/>
        <c:crosses val="autoZero"/>
        <c:crossBetween val="midCat"/>
      </c:valAx>
      <c:valAx>
        <c:axId val="1362369104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1362405296"/>
        <c:crosses val="max"/>
        <c:crossBetween val="midCat"/>
      </c:valAx>
      <c:valAx>
        <c:axId val="1362405296"/>
        <c:scaling>
          <c:orientation val="minMax"/>
          <c:max val="7500"/>
        </c:scaling>
        <c:delete val="0"/>
        <c:axPos val="t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rPr>
                  <a:t>BV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362369104"/>
        <c:crosses val="max"/>
        <c:crossBetween val="midCat"/>
        <c:majorUnit val="1500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35376217839563584"/>
          <c:y val="0.14647332932950249"/>
          <c:w val="0.22334062104449887"/>
          <c:h val="0.2299914655185321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b="1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9081407998342312"/>
          <c:y val="6.4327485380116955E-2"/>
          <c:w val="0.77300170949026104"/>
          <c:h val="0.87134502923976609"/>
        </c:manualLayout>
      </c:layout>
      <c:barChart>
        <c:barDir val="col"/>
        <c:grouping val="clustered"/>
        <c:varyColors val="0"/>
        <c:ser>
          <c:idx val="0"/>
          <c:order val="0"/>
          <c:tx>
            <c:v>M1-1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C$32</c:f>
                <c:numCache>
                  <c:formatCode>General</c:formatCode>
                  <c:ptCount val="1"/>
                  <c:pt idx="0">
                    <c:v>1.2280328946728248E-2</c:v>
                  </c:pt>
                </c:numCache>
              </c:numRef>
            </c:plus>
            <c:minus>
              <c:numRef>
                <c:f>'permeate quality'!$C$32</c:f>
                <c:numCache>
                  <c:formatCode>General</c:formatCode>
                  <c:ptCount val="1"/>
                  <c:pt idx="0">
                    <c:v>1.2280328946728248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C$29</c:f>
              <c:numCache>
                <c:formatCode>General</c:formatCode>
                <c:ptCount val="1"/>
                <c:pt idx="0">
                  <c:v>9.472000000000001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5B7-4A31-AC99-0A4EFEB248C9}"/>
            </c:ext>
          </c:extLst>
        </c:ser>
        <c:ser>
          <c:idx val="1"/>
          <c:order val="1"/>
          <c:tx>
            <c:v>M2-1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H$32</c:f>
                <c:numCache>
                  <c:formatCode>General</c:formatCode>
                  <c:ptCount val="1"/>
                  <c:pt idx="0">
                    <c:v>1.1789196706406905E-2</c:v>
                  </c:pt>
                </c:numCache>
              </c:numRef>
            </c:plus>
            <c:minus>
              <c:numRef>
                <c:f>'permeate quality'!$H$32</c:f>
                <c:numCache>
                  <c:formatCode>General</c:formatCode>
                  <c:ptCount val="1"/>
                  <c:pt idx="0">
                    <c:v>1.1789196706406905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H$29</c:f>
              <c:numCache>
                <c:formatCode>General</c:formatCode>
                <c:ptCount val="1"/>
                <c:pt idx="0">
                  <c:v>9.023999999999998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5B7-4A31-AC99-0A4EFEB248C9}"/>
            </c:ext>
          </c:extLst>
        </c:ser>
        <c:ser>
          <c:idx val="2"/>
          <c:order val="2"/>
          <c:tx>
            <c:v>M3-1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M$32</c:f>
                <c:numCache>
                  <c:formatCode>General</c:formatCode>
                  <c:ptCount val="1"/>
                  <c:pt idx="0">
                    <c:v>6.5240300373363156E-3</c:v>
                  </c:pt>
                </c:numCache>
              </c:numRef>
            </c:plus>
            <c:minus>
              <c:numRef>
                <c:f>'permeate quality'!$M$32</c:f>
                <c:numCache>
                  <c:formatCode>General</c:formatCode>
                  <c:ptCount val="1"/>
                  <c:pt idx="0">
                    <c:v>6.5240300373363156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M$29</c:f>
              <c:numCache>
                <c:formatCode>General</c:formatCode>
                <c:ptCount val="1"/>
                <c:pt idx="0">
                  <c:v>7.97199999999999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5B7-4A31-AC99-0A4EFEB248C9}"/>
            </c:ext>
          </c:extLst>
        </c:ser>
        <c:ser>
          <c:idx val="3"/>
          <c:order val="3"/>
          <c:tx>
            <c:v>M4-1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R$32</c:f>
                <c:numCache>
                  <c:formatCode>General</c:formatCode>
                  <c:ptCount val="1"/>
                  <c:pt idx="0">
                    <c:v>6.4823186770333781E-3</c:v>
                  </c:pt>
                </c:numCache>
              </c:numRef>
            </c:plus>
            <c:minus>
              <c:numRef>
                <c:f>'permeate quality'!$R$32</c:f>
                <c:numCache>
                  <c:formatCode>General</c:formatCode>
                  <c:ptCount val="1"/>
                  <c:pt idx="0">
                    <c:v>6.4823186770333781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R$29</c:f>
              <c:numCache>
                <c:formatCode>General</c:formatCode>
                <c:ptCount val="1"/>
                <c:pt idx="0">
                  <c:v>8.7680000000000022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5B7-4A31-AC99-0A4EFEB248C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 Turbidity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NTU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9081404977341501"/>
          <c:y val="6.4327485380116955E-2"/>
          <c:w val="0.77300170949026104"/>
          <c:h val="0.87134502923976609"/>
        </c:manualLayout>
      </c:layout>
      <c:barChart>
        <c:barDir val="col"/>
        <c:grouping val="clustered"/>
        <c:varyColors val="0"/>
        <c:ser>
          <c:idx val="0"/>
          <c:order val="0"/>
          <c:tx>
            <c:v>M1-2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W$32</c:f>
                <c:numCache>
                  <c:formatCode>General</c:formatCode>
                  <c:ptCount val="1"/>
                  <c:pt idx="0">
                    <c:v>1.2760638672202541E-2</c:v>
                  </c:pt>
                </c:numCache>
              </c:numRef>
            </c:plus>
            <c:minus>
              <c:numRef>
                <c:f>'permeate quality'!$W$32</c:f>
                <c:numCache>
                  <c:formatCode>General</c:formatCode>
                  <c:ptCount val="1"/>
                  <c:pt idx="0">
                    <c:v>1.276063867220254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W$29</c:f>
              <c:numCache>
                <c:formatCode>General</c:formatCode>
                <c:ptCount val="1"/>
                <c:pt idx="0">
                  <c:v>9.0640000000000012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0AB-49F7-8722-B563A407971D}"/>
            </c:ext>
          </c:extLst>
        </c:ser>
        <c:ser>
          <c:idx val="1"/>
          <c:order val="1"/>
          <c:tx>
            <c:v>M2-2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B$32</c:f>
                <c:numCache>
                  <c:formatCode>General</c:formatCode>
                  <c:ptCount val="1"/>
                  <c:pt idx="0">
                    <c:v>1.2070074056618729E-2</c:v>
                  </c:pt>
                </c:numCache>
              </c:numRef>
            </c:plus>
            <c:minus>
              <c:numRef>
                <c:f>'permeate quality'!$AB$32</c:f>
                <c:numCache>
                  <c:formatCode>General</c:formatCode>
                  <c:ptCount val="1"/>
                  <c:pt idx="0">
                    <c:v>1.2070074056618729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B$29</c:f>
              <c:numCache>
                <c:formatCode>General</c:formatCode>
                <c:ptCount val="1"/>
                <c:pt idx="0">
                  <c:v>9.007999999999999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0AB-49F7-8722-B563A407971D}"/>
            </c:ext>
          </c:extLst>
        </c:ser>
        <c:ser>
          <c:idx val="2"/>
          <c:order val="2"/>
          <c:tx>
            <c:v>M3-2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G$32</c:f>
                <c:numCache>
                  <c:formatCode>General</c:formatCode>
                  <c:ptCount val="1"/>
                  <c:pt idx="0">
                    <c:v>6.3852845534435746E-3</c:v>
                  </c:pt>
                </c:numCache>
              </c:numRef>
            </c:plus>
            <c:minus>
              <c:numRef>
                <c:f>'permeate quality'!$AG$32</c:f>
                <c:numCache>
                  <c:formatCode>General</c:formatCode>
                  <c:ptCount val="1"/>
                  <c:pt idx="0">
                    <c:v>6.3852845534435746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G$29</c:f>
              <c:numCache>
                <c:formatCode>General</c:formatCode>
                <c:ptCount val="1"/>
                <c:pt idx="0">
                  <c:v>8.548000000000001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0AB-49F7-8722-B563A407971D}"/>
            </c:ext>
          </c:extLst>
        </c:ser>
        <c:ser>
          <c:idx val="3"/>
          <c:order val="3"/>
          <c:tx>
            <c:v>M4-2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L$32</c:f>
                <c:numCache>
                  <c:formatCode>General</c:formatCode>
                  <c:ptCount val="1"/>
                  <c:pt idx="0">
                    <c:v>6.1501462149624753E-3</c:v>
                  </c:pt>
                </c:numCache>
              </c:numRef>
            </c:plus>
            <c:minus>
              <c:numRef>
                <c:f>'permeate quality'!$AL$32</c:f>
                <c:numCache>
                  <c:formatCode>General</c:formatCode>
                  <c:ptCount val="1"/>
                  <c:pt idx="0">
                    <c:v>6.1501462149624753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L$29</c:f>
              <c:numCache>
                <c:formatCode>General</c:formatCode>
                <c:ptCount val="1"/>
                <c:pt idx="0">
                  <c:v>9.063999999999998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30AB-49F7-8722-B563A407971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 Turbidity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NTU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893162869513269"/>
          <c:y val="0.16475674435528248"/>
          <c:w val="0.56228241469816276"/>
          <c:h val="0.70867948883438747"/>
        </c:manualLayout>
      </c:layout>
      <c:scatterChart>
        <c:scatterStyle val="lineMarker"/>
        <c:varyColors val="0"/>
        <c:ser>
          <c:idx val="4"/>
          <c:order val="0"/>
          <c:tx>
            <c:v>BIEX 1</c:v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diamond"/>
            <c:size val="7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Column 1'!$D$33</c:f>
                <c:numCache>
                  <c:formatCode>General</c:formatCode>
                  <c:ptCount val="1"/>
                  <c:pt idx="0">
                    <c:v>0.16236408240186587</c:v>
                  </c:pt>
                </c:numCache>
              </c:numRef>
            </c:plus>
            <c:minus>
              <c:numRef>
                <c:f>'Column 1'!$D$33</c:f>
                <c:numCache>
                  <c:formatCode>General</c:formatCode>
                  <c:ptCount val="1"/>
                  <c:pt idx="0">
                    <c:v>0.16236408240186587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1">
                    <a:lumMod val="60000"/>
                    <a:lumOff val="40000"/>
                  </a:schemeClr>
                </a:solidFill>
                <a:round/>
              </a:ln>
              <a:effectLst/>
            </c:spPr>
          </c:errBars>
          <c:xVal>
            <c:numRef>
              <c:f>'Column 1'!$B$2:$B$28</c:f>
              <c:numCache>
                <c:formatCode>General</c:formatCode>
                <c:ptCount val="27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8</c:v>
                </c:pt>
                <c:pt idx="5">
                  <c:v>10</c:v>
                </c:pt>
                <c:pt idx="6">
                  <c:v>15</c:v>
                </c:pt>
                <c:pt idx="7">
                  <c:v>18</c:v>
                </c:pt>
                <c:pt idx="8">
                  <c:v>22</c:v>
                </c:pt>
                <c:pt idx="9">
                  <c:v>26</c:v>
                </c:pt>
                <c:pt idx="10">
                  <c:v>29</c:v>
                </c:pt>
                <c:pt idx="11">
                  <c:v>32</c:v>
                </c:pt>
                <c:pt idx="12">
                  <c:v>34</c:v>
                </c:pt>
                <c:pt idx="13">
                  <c:v>38</c:v>
                </c:pt>
                <c:pt idx="14">
                  <c:v>41</c:v>
                </c:pt>
                <c:pt idx="15">
                  <c:v>45</c:v>
                </c:pt>
                <c:pt idx="16">
                  <c:v>48</c:v>
                </c:pt>
                <c:pt idx="17">
                  <c:v>51</c:v>
                </c:pt>
                <c:pt idx="18">
                  <c:v>54</c:v>
                </c:pt>
                <c:pt idx="19">
                  <c:v>58</c:v>
                </c:pt>
                <c:pt idx="20">
                  <c:v>61</c:v>
                </c:pt>
                <c:pt idx="21">
                  <c:v>65</c:v>
                </c:pt>
                <c:pt idx="22">
                  <c:v>68</c:v>
                </c:pt>
                <c:pt idx="23">
                  <c:v>69</c:v>
                </c:pt>
                <c:pt idx="24">
                  <c:v>71</c:v>
                </c:pt>
                <c:pt idx="25">
                  <c:v>73</c:v>
                </c:pt>
                <c:pt idx="26">
                  <c:v>76</c:v>
                </c:pt>
              </c:numCache>
            </c:numRef>
          </c:xVal>
          <c:yVal>
            <c:numRef>
              <c:f>'Column 1'!$D$2:$D$28</c:f>
              <c:numCache>
                <c:formatCode>General</c:formatCode>
                <c:ptCount val="27"/>
                <c:pt idx="0">
                  <c:v>1.08</c:v>
                </c:pt>
                <c:pt idx="1">
                  <c:v>1.74</c:v>
                </c:pt>
                <c:pt idx="2">
                  <c:v>1.87</c:v>
                </c:pt>
                <c:pt idx="3">
                  <c:v>1.86</c:v>
                </c:pt>
                <c:pt idx="4">
                  <c:v>1.66</c:v>
                </c:pt>
                <c:pt idx="5">
                  <c:v>1.61</c:v>
                </c:pt>
                <c:pt idx="6">
                  <c:v>1.51</c:v>
                </c:pt>
                <c:pt idx="7">
                  <c:v>1.56</c:v>
                </c:pt>
                <c:pt idx="8">
                  <c:v>1.83</c:v>
                </c:pt>
                <c:pt idx="9">
                  <c:v>2.11</c:v>
                </c:pt>
                <c:pt idx="10">
                  <c:v>2.33</c:v>
                </c:pt>
                <c:pt idx="11">
                  <c:v>2.56</c:v>
                </c:pt>
                <c:pt idx="12">
                  <c:v>1.72</c:v>
                </c:pt>
                <c:pt idx="13">
                  <c:v>1.18</c:v>
                </c:pt>
                <c:pt idx="14">
                  <c:v>1.07</c:v>
                </c:pt>
                <c:pt idx="15">
                  <c:v>0.98499999999999999</c:v>
                </c:pt>
                <c:pt idx="16">
                  <c:v>0.90100000000000002</c:v>
                </c:pt>
                <c:pt idx="17">
                  <c:v>0.94499999999999995</c:v>
                </c:pt>
                <c:pt idx="18">
                  <c:v>1.03</c:v>
                </c:pt>
                <c:pt idx="19">
                  <c:v>1.41</c:v>
                </c:pt>
                <c:pt idx="20">
                  <c:v>1.62</c:v>
                </c:pt>
                <c:pt idx="21">
                  <c:v>1.73</c:v>
                </c:pt>
                <c:pt idx="22">
                  <c:v>1.75</c:v>
                </c:pt>
                <c:pt idx="23">
                  <c:v>1.25</c:v>
                </c:pt>
                <c:pt idx="24">
                  <c:v>1.56</c:v>
                </c:pt>
                <c:pt idx="25">
                  <c:v>1.28</c:v>
                </c:pt>
                <c:pt idx="26">
                  <c:v>1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E65-4144-9875-AFB5F13BDB8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35206264"/>
        <c:axId val="535204296"/>
      </c:scatterChart>
      <c:scatterChart>
        <c:scatterStyle val="lineMarker"/>
        <c:varyColors val="0"/>
        <c:ser>
          <c:idx val="0"/>
          <c:order val="1"/>
          <c:tx>
            <c:v>BIEX 2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column 2'!$D$33</c:f>
                <c:numCache>
                  <c:formatCode>General</c:formatCode>
                  <c:ptCount val="1"/>
                  <c:pt idx="0">
                    <c:v>0.16216910944573598</c:v>
                  </c:pt>
                </c:numCache>
              </c:numRef>
            </c:plus>
            <c:minus>
              <c:numRef>
                <c:f>'column 2'!$D$33</c:f>
                <c:numCache>
                  <c:formatCode>General</c:formatCode>
                  <c:ptCount val="1"/>
                  <c:pt idx="0">
                    <c:v>0.16216910944573598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2">
                    <a:lumMod val="60000"/>
                    <a:lumOff val="40000"/>
                  </a:schemeClr>
                </a:solidFill>
                <a:round/>
              </a:ln>
              <a:effectLst/>
            </c:spPr>
          </c:errBars>
          <c:xVal>
            <c:numRef>
              <c:f>'Column 1'!$K$2:$K$28</c:f>
              <c:numCache>
                <c:formatCode>General</c:formatCode>
                <c:ptCount val="27"/>
                <c:pt idx="0">
                  <c:v>96</c:v>
                </c:pt>
                <c:pt idx="1">
                  <c:v>192</c:v>
                </c:pt>
                <c:pt idx="2">
                  <c:v>288</c:v>
                </c:pt>
                <c:pt idx="3">
                  <c:v>384</c:v>
                </c:pt>
                <c:pt idx="4">
                  <c:v>768</c:v>
                </c:pt>
                <c:pt idx="5">
                  <c:v>960</c:v>
                </c:pt>
                <c:pt idx="6">
                  <c:v>1440</c:v>
                </c:pt>
                <c:pt idx="7">
                  <c:v>1728</c:v>
                </c:pt>
                <c:pt idx="8">
                  <c:v>2112</c:v>
                </c:pt>
                <c:pt idx="9">
                  <c:v>2496</c:v>
                </c:pt>
                <c:pt idx="10">
                  <c:v>2784</c:v>
                </c:pt>
                <c:pt idx="11">
                  <c:v>3072</c:v>
                </c:pt>
                <c:pt idx="12">
                  <c:v>3264</c:v>
                </c:pt>
                <c:pt idx="13">
                  <c:v>3648</c:v>
                </c:pt>
                <c:pt idx="14">
                  <c:v>3936</c:v>
                </c:pt>
                <c:pt idx="15">
                  <c:v>4320</c:v>
                </c:pt>
                <c:pt idx="16">
                  <c:v>4608</c:v>
                </c:pt>
                <c:pt idx="17">
                  <c:v>4896</c:v>
                </c:pt>
                <c:pt idx="18">
                  <c:v>5184</c:v>
                </c:pt>
                <c:pt idx="19">
                  <c:v>5568</c:v>
                </c:pt>
                <c:pt idx="20">
                  <c:v>5856</c:v>
                </c:pt>
                <c:pt idx="21">
                  <c:v>6240</c:v>
                </c:pt>
                <c:pt idx="22">
                  <c:v>6528</c:v>
                </c:pt>
                <c:pt idx="23">
                  <c:v>6624</c:v>
                </c:pt>
                <c:pt idx="24">
                  <c:v>6816</c:v>
                </c:pt>
                <c:pt idx="25">
                  <c:v>7008</c:v>
                </c:pt>
                <c:pt idx="26">
                  <c:v>7296</c:v>
                </c:pt>
              </c:numCache>
            </c:numRef>
          </c:xVal>
          <c:yVal>
            <c:numRef>
              <c:f>'column 2'!$D$2:$D$28</c:f>
              <c:numCache>
                <c:formatCode>General</c:formatCode>
                <c:ptCount val="27"/>
                <c:pt idx="0">
                  <c:v>1.22</c:v>
                </c:pt>
                <c:pt idx="1">
                  <c:v>1.77</c:v>
                </c:pt>
                <c:pt idx="2">
                  <c:v>1.92</c:v>
                </c:pt>
                <c:pt idx="3">
                  <c:v>1.76</c:v>
                </c:pt>
                <c:pt idx="4">
                  <c:v>1.61</c:v>
                </c:pt>
                <c:pt idx="5">
                  <c:v>1.62</c:v>
                </c:pt>
                <c:pt idx="6">
                  <c:v>1.66</c:v>
                </c:pt>
                <c:pt idx="7">
                  <c:v>1.62</c:v>
                </c:pt>
                <c:pt idx="8">
                  <c:v>1.6</c:v>
                </c:pt>
                <c:pt idx="9">
                  <c:v>1.86</c:v>
                </c:pt>
                <c:pt idx="10">
                  <c:v>2.2000000000000002</c:v>
                </c:pt>
                <c:pt idx="11">
                  <c:v>2.4</c:v>
                </c:pt>
                <c:pt idx="12">
                  <c:v>1.36</c:v>
                </c:pt>
                <c:pt idx="13">
                  <c:v>1.08</c:v>
                </c:pt>
                <c:pt idx="14">
                  <c:v>1.01</c:v>
                </c:pt>
                <c:pt idx="15">
                  <c:v>0.93</c:v>
                </c:pt>
                <c:pt idx="16">
                  <c:v>0.92400000000000004</c:v>
                </c:pt>
                <c:pt idx="17">
                  <c:v>0.879</c:v>
                </c:pt>
                <c:pt idx="18">
                  <c:v>0.93</c:v>
                </c:pt>
                <c:pt idx="19">
                  <c:v>1.1599999999999999</c:v>
                </c:pt>
                <c:pt idx="20">
                  <c:v>1.46</c:v>
                </c:pt>
                <c:pt idx="21">
                  <c:v>1.67</c:v>
                </c:pt>
                <c:pt idx="22">
                  <c:v>1.7</c:v>
                </c:pt>
                <c:pt idx="23">
                  <c:v>1.83</c:v>
                </c:pt>
                <c:pt idx="24">
                  <c:v>2.2200000000000002</c:v>
                </c:pt>
                <c:pt idx="25">
                  <c:v>1.75</c:v>
                </c:pt>
                <c:pt idx="26">
                  <c:v>1.6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E65-4144-9875-AFB5F13BDB8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53683648"/>
        <c:axId val="553670336"/>
      </c:scatterChart>
      <c:valAx>
        <c:axId val="535206264"/>
        <c:scaling>
          <c:orientation val="minMax"/>
          <c:max val="8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Time (d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4296"/>
        <c:crosses val="autoZero"/>
        <c:crossBetween val="midCat"/>
        <c:majorUnit val="10"/>
      </c:valAx>
      <c:valAx>
        <c:axId val="53520429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 baseline="0"/>
                  <a:t>Turbidity (NTU)</a:t>
                </a:r>
                <a:endParaRPr lang="en-CA" baseline="-25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6264"/>
        <c:crosses val="autoZero"/>
        <c:crossBetween val="midCat"/>
      </c:valAx>
      <c:valAx>
        <c:axId val="553670336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553683648"/>
        <c:crosses val="max"/>
        <c:crossBetween val="midCat"/>
      </c:valAx>
      <c:valAx>
        <c:axId val="553683648"/>
        <c:scaling>
          <c:orientation val="minMax"/>
          <c:max val="7500"/>
          <c:min val="0"/>
        </c:scaling>
        <c:delete val="0"/>
        <c:axPos val="t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rPr>
                  <a:t>BV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53670336"/>
        <c:crosses val="max"/>
        <c:crossBetween val="midCat"/>
        <c:majorUnit val="1500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23679237065063835"/>
          <c:y val="0.66249956960213119"/>
          <c:w val="0.18692565210802442"/>
          <c:h val="0.1444603171473586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b="1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  <c:userShapes r:id="rId5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893162869513269"/>
          <c:y val="0.16475674435528248"/>
          <c:w val="0.56228241469816276"/>
          <c:h val="0.70867948883438747"/>
        </c:manualLayout>
      </c:layout>
      <c:scatterChart>
        <c:scatterStyle val="lineMarker"/>
        <c:varyColors val="0"/>
        <c:ser>
          <c:idx val="4"/>
          <c:order val="0"/>
          <c:tx>
            <c:v>BIEX 1</c:v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diamond"/>
            <c:size val="7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Column 1'!$F$33</c:f>
                <c:numCache>
                  <c:formatCode>General</c:formatCode>
                  <c:ptCount val="1"/>
                  <c:pt idx="0">
                    <c:v>3.3231444415063845E-3</c:v>
                  </c:pt>
                </c:numCache>
              </c:numRef>
            </c:plus>
            <c:minus>
              <c:numRef>
                <c:f>'Column 1'!$F$33</c:f>
                <c:numCache>
                  <c:formatCode>General</c:formatCode>
                  <c:ptCount val="1"/>
                  <c:pt idx="0">
                    <c:v>3.3231444415063845E-3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1">
                    <a:lumMod val="60000"/>
                    <a:lumOff val="40000"/>
                  </a:schemeClr>
                </a:solidFill>
                <a:round/>
              </a:ln>
              <a:effectLst/>
            </c:spPr>
          </c:errBars>
          <c:xVal>
            <c:numRef>
              <c:f>'Column 1'!$B$2:$B$28</c:f>
              <c:numCache>
                <c:formatCode>General</c:formatCode>
                <c:ptCount val="27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8</c:v>
                </c:pt>
                <c:pt idx="5">
                  <c:v>10</c:v>
                </c:pt>
                <c:pt idx="6">
                  <c:v>15</c:v>
                </c:pt>
                <c:pt idx="7">
                  <c:v>18</c:v>
                </c:pt>
                <c:pt idx="8">
                  <c:v>22</c:v>
                </c:pt>
                <c:pt idx="9">
                  <c:v>26</c:v>
                </c:pt>
                <c:pt idx="10">
                  <c:v>29</c:v>
                </c:pt>
                <c:pt idx="11">
                  <c:v>32</c:v>
                </c:pt>
                <c:pt idx="12">
                  <c:v>34</c:v>
                </c:pt>
                <c:pt idx="13">
                  <c:v>38</c:v>
                </c:pt>
                <c:pt idx="14">
                  <c:v>41</c:v>
                </c:pt>
                <c:pt idx="15">
                  <c:v>45</c:v>
                </c:pt>
                <c:pt idx="16">
                  <c:v>48</c:v>
                </c:pt>
                <c:pt idx="17">
                  <c:v>51</c:v>
                </c:pt>
                <c:pt idx="18">
                  <c:v>54</c:v>
                </c:pt>
                <c:pt idx="19">
                  <c:v>58</c:v>
                </c:pt>
                <c:pt idx="20">
                  <c:v>61</c:v>
                </c:pt>
                <c:pt idx="21">
                  <c:v>65</c:v>
                </c:pt>
                <c:pt idx="22">
                  <c:v>68</c:v>
                </c:pt>
                <c:pt idx="23">
                  <c:v>69</c:v>
                </c:pt>
                <c:pt idx="24">
                  <c:v>71</c:v>
                </c:pt>
                <c:pt idx="25">
                  <c:v>73</c:v>
                </c:pt>
                <c:pt idx="26">
                  <c:v>76</c:v>
                </c:pt>
              </c:numCache>
            </c:numRef>
          </c:xVal>
          <c:yVal>
            <c:numRef>
              <c:f>'Column 1'!$F$2:$F$28</c:f>
              <c:numCache>
                <c:formatCode>General</c:formatCode>
                <c:ptCount val="27"/>
                <c:pt idx="0">
                  <c:v>4.4999999999999997E-3</c:v>
                </c:pt>
                <c:pt idx="1">
                  <c:v>9.7000000000000003E-3</c:v>
                </c:pt>
                <c:pt idx="2">
                  <c:v>6.3E-3</c:v>
                </c:pt>
                <c:pt idx="3">
                  <c:v>3.8999999999999998E-3</c:v>
                </c:pt>
                <c:pt idx="4">
                  <c:v>1.78E-2</c:v>
                </c:pt>
                <c:pt idx="5">
                  <c:v>1.8200000000000001E-2</c:v>
                </c:pt>
                <c:pt idx="6">
                  <c:v>1.49E-2</c:v>
                </c:pt>
                <c:pt idx="7">
                  <c:v>2.6599999999999999E-2</c:v>
                </c:pt>
                <c:pt idx="8">
                  <c:v>2.3E-2</c:v>
                </c:pt>
                <c:pt idx="9">
                  <c:v>2.0500000000000001E-2</c:v>
                </c:pt>
                <c:pt idx="10">
                  <c:v>0.02</c:v>
                </c:pt>
                <c:pt idx="11">
                  <c:v>2.0199999999999999E-2</c:v>
                </c:pt>
                <c:pt idx="12">
                  <c:v>2.1499999999999998E-2</c:v>
                </c:pt>
                <c:pt idx="13">
                  <c:v>1.8599999999999998E-2</c:v>
                </c:pt>
                <c:pt idx="14">
                  <c:v>1.8100000000000002E-2</c:v>
                </c:pt>
                <c:pt idx="15">
                  <c:v>1.7600000000000001E-2</c:v>
                </c:pt>
                <c:pt idx="16">
                  <c:v>2.24E-2</c:v>
                </c:pt>
                <c:pt idx="17">
                  <c:v>2.3099999999999999E-2</c:v>
                </c:pt>
                <c:pt idx="18">
                  <c:v>2.6700000000000002E-2</c:v>
                </c:pt>
                <c:pt idx="19">
                  <c:v>3.1199999999999999E-2</c:v>
                </c:pt>
                <c:pt idx="20">
                  <c:v>3.1899999999999998E-2</c:v>
                </c:pt>
                <c:pt idx="21">
                  <c:v>3.6900000000000002E-2</c:v>
                </c:pt>
                <c:pt idx="22">
                  <c:v>3.8399999999999997E-2</c:v>
                </c:pt>
                <c:pt idx="23">
                  <c:v>1.34E-2</c:v>
                </c:pt>
                <c:pt idx="24">
                  <c:v>1.89E-2</c:v>
                </c:pt>
                <c:pt idx="25">
                  <c:v>2.1999999999999999E-2</c:v>
                </c:pt>
                <c:pt idx="26">
                  <c:v>2.3900000000000001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432-4B41-8443-B3F2D24999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35206264"/>
        <c:axId val="535204296"/>
      </c:scatterChart>
      <c:scatterChart>
        <c:scatterStyle val="lineMarker"/>
        <c:varyColors val="0"/>
        <c:ser>
          <c:idx val="0"/>
          <c:order val="1"/>
          <c:tx>
            <c:v>BIEX 2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column 2'!$F$33</c:f>
                <c:numCache>
                  <c:formatCode>General</c:formatCode>
                  <c:ptCount val="1"/>
                  <c:pt idx="0">
                    <c:v>3.0446831456107299E-3</c:v>
                  </c:pt>
                </c:numCache>
              </c:numRef>
            </c:plus>
            <c:minus>
              <c:numRef>
                <c:f>'column 2'!$F$33</c:f>
                <c:numCache>
                  <c:formatCode>General</c:formatCode>
                  <c:ptCount val="1"/>
                  <c:pt idx="0">
                    <c:v>3.0446831456107299E-3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2">
                    <a:lumMod val="60000"/>
                    <a:lumOff val="40000"/>
                  </a:schemeClr>
                </a:solidFill>
                <a:round/>
              </a:ln>
              <a:effectLst/>
            </c:spPr>
          </c:errBars>
          <c:xVal>
            <c:numRef>
              <c:f>'Column 1'!$K$2:$K$28</c:f>
              <c:numCache>
                <c:formatCode>General</c:formatCode>
                <c:ptCount val="27"/>
                <c:pt idx="0">
                  <c:v>96</c:v>
                </c:pt>
                <c:pt idx="1">
                  <c:v>192</c:v>
                </c:pt>
                <c:pt idx="2">
                  <c:v>288</c:v>
                </c:pt>
                <c:pt idx="3">
                  <c:v>384</c:v>
                </c:pt>
                <c:pt idx="4">
                  <c:v>768</c:v>
                </c:pt>
                <c:pt idx="5">
                  <c:v>960</c:v>
                </c:pt>
                <c:pt idx="6">
                  <c:v>1440</c:v>
                </c:pt>
                <c:pt idx="7">
                  <c:v>1728</c:v>
                </c:pt>
                <c:pt idx="8">
                  <c:v>2112</c:v>
                </c:pt>
                <c:pt idx="9">
                  <c:v>2496</c:v>
                </c:pt>
                <c:pt idx="10">
                  <c:v>2784</c:v>
                </c:pt>
                <c:pt idx="11">
                  <c:v>3072</c:v>
                </c:pt>
                <c:pt idx="12">
                  <c:v>3264</c:v>
                </c:pt>
                <c:pt idx="13">
                  <c:v>3648</c:v>
                </c:pt>
                <c:pt idx="14">
                  <c:v>3936</c:v>
                </c:pt>
                <c:pt idx="15">
                  <c:v>4320</c:v>
                </c:pt>
                <c:pt idx="16">
                  <c:v>4608</c:v>
                </c:pt>
                <c:pt idx="17">
                  <c:v>4896</c:v>
                </c:pt>
                <c:pt idx="18">
                  <c:v>5184</c:v>
                </c:pt>
                <c:pt idx="19">
                  <c:v>5568</c:v>
                </c:pt>
                <c:pt idx="20">
                  <c:v>5856</c:v>
                </c:pt>
                <c:pt idx="21">
                  <c:v>6240</c:v>
                </c:pt>
                <c:pt idx="22">
                  <c:v>6528</c:v>
                </c:pt>
                <c:pt idx="23">
                  <c:v>6624</c:v>
                </c:pt>
                <c:pt idx="24">
                  <c:v>6816</c:v>
                </c:pt>
                <c:pt idx="25">
                  <c:v>7008</c:v>
                </c:pt>
                <c:pt idx="26">
                  <c:v>7296</c:v>
                </c:pt>
              </c:numCache>
            </c:numRef>
          </c:xVal>
          <c:yVal>
            <c:numRef>
              <c:f>'column 2'!$F$2:$F$28</c:f>
              <c:numCache>
                <c:formatCode>General</c:formatCode>
                <c:ptCount val="27"/>
                <c:pt idx="0">
                  <c:v>3.8E-3</c:v>
                </c:pt>
                <c:pt idx="1">
                  <c:v>9.1999999999999998E-3</c:v>
                </c:pt>
                <c:pt idx="2">
                  <c:v>8.0999999999999996E-3</c:v>
                </c:pt>
                <c:pt idx="3">
                  <c:v>6.7999999999999996E-3</c:v>
                </c:pt>
                <c:pt idx="4">
                  <c:v>1.7399999999999999E-2</c:v>
                </c:pt>
                <c:pt idx="5">
                  <c:v>1.8200000000000001E-2</c:v>
                </c:pt>
                <c:pt idx="6">
                  <c:v>1.6799999999999999E-2</c:v>
                </c:pt>
                <c:pt idx="7">
                  <c:v>2.69E-2</c:v>
                </c:pt>
                <c:pt idx="8">
                  <c:v>2.1999999999999999E-2</c:v>
                </c:pt>
                <c:pt idx="9">
                  <c:v>2.1000000000000001E-2</c:v>
                </c:pt>
                <c:pt idx="10">
                  <c:v>2.0799999999999999E-2</c:v>
                </c:pt>
                <c:pt idx="11">
                  <c:v>2.1100000000000001E-2</c:v>
                </c:pt>
                <c:pt idx="12">
                  <c:v>2.2499999999999999E-2</c:v>
                </c:pt>
                <c:pt idx="13">
                  <c:v>1.9099999999999999E-2</c:v>
                </c:pt>
                <c:pt idx="14">
                  <c:v>1.89E-2</c:v>
                </c:pt>
                <c:pt idx="15">
                  <c:v>1.8200000000000001E-2</c:v>
                </c:pt>
                <c:pt idx="16">
                  <c:v>2.3199999999999998E-2</c:v>
                </c:pt>
                <c:pt idx="17">
                  <c:v>2.2800000000000001E-2</c:v>
                </c:pt>
                <c:pt idx="18">
                  <c:v>2.8899999999999999E-2</c:v>
                </c:pt>
                <c:pt idx="19">
                  <c:v>2.9899999999999999E-2</c:v>
                </c:pt>
                <c:pt idx="20">
                  <c:v>3.1E-2</c:v>
                </c:pt>
                <c:pt idx="21">
                  <c:v>3.2800000000000003E-2</c:v>
                </c:pt>
                <c:pt idx="22">
                  <c:v>3.5400000000000001E-2</c:v>
                </c:pt>
                <c:pt idx="23">
                  <c:v>1.04E-2</c:v>
                </c:pt>
                <c:pt idx="24">
                  <c:v>1.7899999999999999E-2</c:v>
                </c:pt>
                <c:pt idx="25">
                  <c:v>1.9699999999999999E-2</c:v>
                </c:pt>
                <c:pt idx="26">
                  <c:v>2.23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432-4B41-8443-B3F2D24999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553683648"/>
        <c:axId val="553670336"/>
      </c:scatterChart>
      <c:valAx>
        <c:axId val="535206264"/>
        <c:scaling>
          <c:orientation val="minMax"/>
          <c:max val="8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/>
                  <a:t>Time (d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4296"/>
        <c:crosses val="autoZero"/>
        <c:crossBetween val="midCat"/>
        <c:majorUnit val="10"/>
      </c:valAx>
      <c:valAx>
        <c:axId val="535204296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CA" baseline="0"/>
                  <a:t>UVA</a:t>
                </a:r>
                <a:r>
                  <a:rPr lang="en-CA" baseline="-25000"/>
                  <a:t>254</a:t>
                </a:r>
                <a:r>
                  <a:rPr lang="en-CA" baseline="0"/>
                  <a:t> (cm</a:t>
                </a:r>
                <a:r>
                  <a:rPr lang="en-CA" baseline="30000"/>
                  <a:t>-1</a:t>
                </a:r>
                <a:r>
                  <a:rPr lang="en-CA" baseline="0"/>
                  <a:t>)</a:t>
                </a:r>
                <a:endParaRPr lang="en-CA" baseline="-25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35206264"/>
        <c:crosses val="autoZero"/>
        <c:crossBetween val="midCat"/>
      </c:valAx>
      <c:valAx>
        <c:axId val="553670336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553683648"/>
        <c:crosses val="max"/>
        <c:crossBetween val="midCat"/>
      </c:valAx>
      <c:valAx>
        <c:axId val="553683648"/>
        <c:scaling>
          <c:orientation val="minMax"/>
          <c:max val="7500"/>
          <c:min val="0"/>
        </c:scaling>
        <c:delete val="0"/>
        <c:axPos val="t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rPr>
                  <a:t>BV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53670336"/>
        <c:crosses val="max"/>
        <c:crossBetween val="midCat"/>
        <c:majorUnit val="1500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23679237065063835"/>
          <c:y val="0.66249956960213119"/>
          <c:w val="0.18692565210802442"/>
          <c:h val="0.1444603171473586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b="1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4">
    <c:autoUpdate val="0"/>
  </c:externalData>
  <c:userShapes r:id="rId5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481220019911304"/>
          <c:y val="4.856512141280353E-2"/>
          <c:w val="0.5980460373487797"/>
          <c:h val="0.75710799395108719"/>
        </c:manualLayout>
      </c:layout>
      <c:scatterChart>
        <c:scatterStyle val="lineMarker"/>
        <c:varyColors val="0"/>
        <c:ser>
          <c:idx val="0"/>
          <c:order val="0"/>
          <c:tx>
            <c:v>M1-2 (polymeric MF)</c:v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1-2'!$W$76</c:f>
                <c:numCache>
                  <c:formatCode>General</c:formatCode>
                  <c:ptCount val="1"/>
                  <c:pt idx="0">
                    <c:v>3.7248145964749293</c:v>
                  </c:pt>
                </c:numCache>
              </c:numRef>
            </c:plus>
            <c:minus>
              <c:numRef>
                <c:f>'[Chart in Microsoft Word]M1-2'!$W$76</c:f>
                <c:numCache>
                  <c:formatCode>General</c:formatCode>
                  <c:ptCount val="1"/>
                  <c:pt idx="0">
                    <c:v>3.7248145964749293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1">
                    <a:lumMod val="7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1-1'!$D$2:$D$72</c:f>
              <c:numCache>
                <c:formatCode>General</c:formatCode>
                <c:ptCount val="71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1-2'!$W$2:$W$72</c:f>
              <c:numCache>
                <c:formatCode>General</c:formatCode>
                <c:ptCount val="71"/>
                <c:pt idx="0">
                  <c:v>7.6289057983700417</c:v>
                </c:pt>
                <c:pt idx="1">
                  <c:v>15.302013528082339</c:v>
                </c:pt>
                <c:pt idx="2">
                  <c:v>21.936806670594478</c:v>
                </c:pt>
                <c:pt idx="3">
                  <c:v>26.644022681407524</c:v>
                </c:pt>
                <c:pt idx="4">
                  <c:v>31.190241857523365</c:v>
                </c:pt>
                <c:pt idx="5">
                  <c:v>35.821557360923336</c:v>
                </c:pt>
                <c:pt idx="6">
                  <c:v>39.782599599896699</c:v>
                </c:pt>
                <c:pt idx="7">
                  <c:v>44.434584457330189</c:v>
                </c:pt>
                <c:pt idx="8">
                  <c:v>47.724580389766295</c:v>
                </c:pt>
                <c:pt idx="9">
                  <c:v>77.531186359878859</c:v>
                </c:pt>
                <c:pt idx="10">
                  <c:v>74.185368369299738</c:v>
                </c:pt>
                <c:pt idx="11">
                  <c:v>69.434849013880864</c:v>
                </c:pt>
                <c:pt idx="12">
                  <c:v>69.469410723404692</c:v>
                </c:pt>
                <c:pt idx="13">
                  <c:v>69.365825052990118</c:v>
                </c:pt>
                <c:pt idx="14">
                  <c:v>69.851792399077908</c:v>
                </c:pt>
                <c:pt idx="15">
                  <c:v>68.954446195950354</c:v>
                </c:pt>
                <c:pt idx="16">
                  <c:v>70.379815910365295</c:v>
                </c:pt>
                <c:pt idx="17">
                  <c:v>71.642352087692217</c:v>
                </c:pt>
                <c:pt idx="18">
                  <c:v>71.752607264554072</c:v>
                </c:pt>
                <c:pt idx="19">
                  <c:v>71.82629301602158</c:v>
                </c:pt>
                <c:pt idx="20">
                  <c:v>79.787874581091913</c:v>
                </c:pt>
                <c:pt idx="21">
                  <c:v>74.579956839382064</c:v>
                </c:pt>
                <c:pt idx="22">
                  <c:v>79.115403136681763</c:v>
                </c:pt>
                <c:pt idx="23">
                  <c:v>77.889080747283145</c:v>
                </c:pt>
                <c:pt idx="24">
                  <c:v>76.61540000342896</c:v>
                </c:pt>
                <c:pt idx="25">
                  <c:v>75.381439033291599</c:v>
                </c:pt>
                <c:pt idx="26">
                  <c:v>75.706716984222723</c:v>
                </c:pt>
                <c:pt idx="27">
                  <c:v>25.485508736802096</c:v>
                </c:pt>
                <c:pt idx="28">
                  <c:v>30.959497838906842</c:v>
                </c:pt>
                <c:pt idx="29">
                  <c:v>35.751649893842114</c:v>
                </c:pt>
                <c:pt idx="30">
                  <c:v>37.191334434007842</c:v>
                </c:pt>
                <c:pt idx="31">
                  <c:v>39.190398501780727</c:v>
                </c:pt>
                <c:pt idx="32">
                  <c:v>37.300805088941999</c:v>
                </c:pt>
                <c:pt idx="33">
                  <c:v>37.690883261996504</c:v>
                </c:pt>
                <c:pt idx="34">
                  <c:v>39.854387896964873</c:v>
                </c:pt>
                <c:pt idx="35">
                  <c:v>55.159854254837093</c:v>
                </c:pt>
                <c:pt idx="36">
                  <c:v>58.001114636352042</c:v>
                </c:pt>
                <c:pt idx="37">
                  <c:v>60.461646906037373</c:v>
                </c:pt>
                <c:pt idx="38">
                  <c:v>60.322792679580687</c:v>
                </c:pt>
                <c:pt idx="39">
                  <c:v>60.797413820941408</c:v>
                </c:pt>
                <c:pt idx="40">
                  <c:v>60.184549338414193</c:v>
                </c:pt>
                <c:pt idx="41">
                  <c:v>60.461646906037373</c:v>
                </c:pt>
                <c:pt idx="42">
                  <c:v>46.916641073618109</c:v>
                </c:pt>
                <c:pt idx="43">
                  <c:v>47.878154482691023</c:v>
                </c:pt>
                <c:pt idx="44">
                  <c:v>52.744302365456996</c:v>
                </c:pt>
                <c:pt idx="45">
                  <c:v>52.851658489350072</c:v>
                </c:pt>
                <c:pt idx="46">
                  <c:v>56.108969589589037</c:v>
                </c:pt>
                <c:pt idx="47">
                  <c:v>56.595337070338118</c:v>
                </c:pt>
                <c:pt idx="48">
                  <c:v>51.775815165956864</c:v>
                </c:pt>
                <c:pt idx="49">
                  <c:v>47.822716088904166</c:v>
                </c:pt>
                <c:pt idx="50">
                  <c:v>53.368181213931216</c:v>
                </c:pt>
                <c:pt idx="51">
                  <c:v>52.797633935157798</c:v>
                </c:pt>
                <c:pt idx="52">
                  <c:v>54.719706782981092</c:v>
                </c:pt>
                <c:pt idx="53">
                  <c:v>59.206871354909396</c:v>
                </c:pt>
                <c:pt idx="54">
                  <c:v>57.770694287934305</c:v>
                </c:pt>
                <c:pt idx="55">
                  <c:v>58.38908735975631</c:v>
                </c:pt>
                <c:pt idx="56">
                  <c:v>58.415129137257161</c:v>
                </c:pt>
                <c:pt idx="57">
                  <c:v>58.808445139959183</c:v>
                </c:pt>
                <c:pt idx="58">
                  <c:v>61.710546497435743</c:v>
                </c:pt>
                <c:pt idx="59">
                  <c:v>57.694276893127387</c:v>
                </c:pt>
                <c:pt idx="60">
                  <c:v>62.769820139963151</c:v>
                </c:pt>
                <c:pt idx="61">
                  <c:v>62.030548736490822</c:v>
                </c:pt>
                <c:pt idx="62">
                  <c:v>63.864616699240436</c:v>
                </c:pt>
                <c:pt idx="63">
                  <c:v>61.710546497435743</c:v>
                </c:pt>
                <c:pt idx="64">
                  <c:v>63.040120072434227</c:v>
                </c:pt>
                <c:pt idx="65">
                  <c:v>61.052839941567299</c:v>
                </c:pt>
                <c:pt idx="66">
                  <c:v>61.838095154899015</c:v>
                </c:pt>
                <c:pt idx="67">
                  <c:v>60.315647569625291</c:v>
                </c:pt>
                <c:pt idx="68">
                  <c:v>58.975021579673474</c:v>
                </c:pt>
                <c:pt idx="69">
                  <c:v>59.510028623672248</c:v>
                </c:pt>
                <c:pt idx="70">
                  <c:v>58.4491640710806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1E2-432E-95F6-71B4587866BC}"/>
            </c:ext>
          </c:extLst>
        </c:ser>
        <c:ser>
          <c:idx val="1"/>
          <c:order val="1"/>
          <c:tx>
            <c:v>M2-2 (polymeric UF)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triang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2-2'!$W$76</c:f>
                <c:numCache>
                  <c:formatCode>General</c:formatCode>
                  <c:ptCount val="1"/>
                  <c:pt idx="0">
                    <c:v>4.3639938098659661</c:v>
                  </c:pt>
                </c:numCache>
              </c:numRef>
            </c:plus>
            <c:minus>
              <c:numRef>
                <c:f>'[Chart in Microsoft Word]M2-2'!$W$76</c:f>
                <c:numCache>
                  <c:formatCode>General</c:formatCode>
                  <c:ptCount val="1"/>
                  <c:pt idx="0">
                    <c:v>4.3639938098659661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2">
                    <a:lumMod val="7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2-1'!$D$2:$D$88</c:f>
              <c:numCache>
                <c:formatCode>General</c:formatCode>
                <c:ptCount val="87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2-2'!$W$2:$W$72</c:f>
              <c:numCache>
                <c:formatCode>General</c:formatCode>
                <c:ptCount val="71"/>
                <c:pt idx="0">
                  <c:v>8.263764734635247</c:v>
                </c:pt>
                <c:pt idx="1">
                  <c:v>20.970871201022767</c:v>
                </c:pt>
                <c:pt idx="2">
                  <c:v>25.007391200660305</c:v>
                </c:pt>
                <c:pt idx="3">
                  <c:v>27.82947274886056</c:v>
                </c:pt>
                <c:pt idx="4">
                  <c:v>28.548210065994017</c:v>
                </c:pt>
                <c:pt idx="5">
                  <c:v>34.699532136399192</c:v>
                </c:pt>
                <c:pt idx="6">
                  <c:v>39.296875205303934</c:v>
                </c:pt>
                <c:pt idx="7">
                  <c:v>44.752764070926695</c:v>
                </c:pt>
                <c:pt idx="8">
                  <c:v>47.734841836929533</c:v>
                </c:pt>
                <c:pt idx="9">
                  <c:v>78.311295425400672</c:v>
                </c:pt>
                <c:pt idx="10">
                  <c:v>96.25825795817309</c:v>
                </c:pt>
                <c:pt idx="11">
                  <c:v>104.9574499755432</c:v>
                </c:pt>
                <c:pt idx="12">
                  <c:v>107.37830176869822</c:v>
                </c:pt>
                <c:pt idx="13">
                  <c:v>103.82412337746285</c:v>
                </c:pt>
                <c:pt idx="14">
                  <c:v>99.590015207034625</c:v>
                </c:pt>
                <c:pt idx="15">
                  <c:v>90.66618054728238</c:v>
                </c:pt>
                <c:pt idx="16">
                  <c:v>87.509907308608533</c:v>
                </c:pt>
                <c:pt idx="17">
                  <c:v>82.941617094738604</c:v>
                </c:pt>
                <c:pt idx="18">
                  <c:v>79.211218159119881</c:v>
                </c:pt>
                <c:pt idx="19">
                  <c:v>75.956553993530946</c:v>
                </c:pt>
                <c:pt idx="20">
                  <c:v>69.210691565977314</c:v>
                </c:pt>
                <c:pt idx="21">
                  <c:v>65.3365558507613</c:v>
                </c:pt>
                <c:pt idx="22">
                  <c:v>69.756586374017331</c:v>
                </c:pt>
                <c:pt idx="23">
                  <c:v>69.414426377557547</c:v>
                </c:pt>
                <c:pt idx="24">
                  <c:v>68.242131368589895</c:v>
                </c:pt>
                <c:pt idx="25">
                  <c:v>68.341104202747402</c:v>
                </c:pt>
                <c:pt idx="26">
                  <c:v>68.110599852910269</c:v>
                </c:pt>
                <c:pt idx="27">
                  <c:v>29.708987392031275</c:v>
                </c:pt>
                <c:pt idx="28">
                  <c:v>34.925896462947506</c:v>
                </c:pt>
                <c:pt idx="29">
                  <c:v>44.143566549298832</c:v>
                </c:pt>
                <c:pt idx="30">
                  <c:v>49.707687401423627</c:v>
                </c:pt>
                <c:pt idx="31">
                  <c:v>53.367229114524797</c:v>
                </c:pt>
                <c:pt idx="32">
                  <c:v>64.480661582653823</c:v>
                </c:pt>
                <c:pt idx="33">
                  <c:v>59.552931345407842</c:v>
                </c:pt>
                <c:pt idx="34">
                  <c:v>63.011902507554808</c:v>
                </c:pt>
                <c:pt idx="35">
                  <c:v>61.291463152410721</c:v>
                </c:pt>
                <c:pt idx="36">
                  <c:v>60.761471594403041</c:v>
                </c:pt>
                <c:pt idx="37">
                  <c:v>60.458669938438973</c:v>
                </c:pt>
                <c:pt idx="38">
                  <c:v>60.131654234182456</c:v>
                </c:pt>
                <c:pt idx="39">
                  <c:v>55.911833394910069</c:v>
                </c:pt>
                <c:pt idx="40">
                  <c:v>55.282805978138803</c:v>
                </c:pt>
                <c:pt idx="41">
                  <c:v>59.647498357023792</c:v>
                </c:pt>
                <c:pt idx="42">
                  <c:v>52.166635513812736</c:v>
                </c:pt>
                <c:pt idx="43">
                  <c:v>49.726473264998326</c:v>
                </c:pt>
                <c:pt idx="44">
                  <c:v>56.36282391981171</c:v>
                </c:pt>
                <c:pt idx="45">
                  <c:v>55.467755996247348</c:v>
                </c:pt>
                <c:pt idx="46">
                  <c:v>57.212241695417241</c:v>
                </c:pt>
                <c:pt idx="47">
                  <c:v>57.064876465122069</c:v>
                </c:pt>
                <c:pt idx="48">
                  <c:v>62.55384735611203</c:v>
                </c:pt>
                <c:pt idx="49">
                  <c:v>55.573173752399818</c:v>
                </c:pt>
                <c:pt idx="50">
                  <c:v>61.338737593385567</c:v>
                </c:pt>
                <c:pt idx="51">
                  <c:v>59.975687722263579</c:v>
                </c:pt>
                <c:pt idx="52">
                  <c:v>61.659273953332743</c:v>
                </c:pt>
                <c:pt idx="53">
                  <c:v>65.554832641771952</c:v>
                </c:pt>
                <c:pt idx="54">
                  <c:v>62.700492288535635</c:v>
                </c:pt>
                <c:pt idx="55">
                  <c:v>62.089016563566069</c:v>
                </c:pt>
                <c:pt idx="56">
                  <c:v>60.595944215288</c:v>
                </c:pt>
                <c:pt idx="57">
                  <c:v>60.513507367856839</c:v>
                </c:pt>
                <c:pt idx="58">
                  <c:v>62.612425522315526</c:v>
                </c:pt>
                <c:pt idx="59">
                  <c:v>57.960231879491246</c:v>
                </c:pt>
                <c:pt idx="60">
                  <c:v>62.089016563566069</c:v>
                </c:pt>
                <c:pt idx="61">
                  <c:v>60.84456385617321</c:v>
                </c:pt>
                <c:pt idx="62">
                  <c:v>62.437008951337063</c:v>
                </c:pt>
                <c:pt idx="63">
                  <c:v>57.683785737727497</c:v>
                </c:pt>
                <c:pt idx="64">
                  <c:v>59.540930617515762</c:v>
                </c:pt>
                <c:pt idx="65">
                  <c:v>54.515378592145929</c:v>
                </c:pt>
                <c:pt idx="66">
                  <c:v>54.280366291749459</c:v>
                </c:pt>
                <c:pt idx="67">
                  <c:v>55.450980806630525</c:v>
                </c:pt>
                <c:pt idx="68">
                  <c:v>56.317382468622583</c:v>
                </c:pt>
                <c:pt idx="69">
                  <c:v>54.704805592063494</c:v>
                </c:pt>
                <c:pt idx="70">
                  <c:v>55.2807790588178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1E2-432E-95F6-71B4587866BC}"/>
            </c:ext>
          </c:extLst>
        </c:ser>
        <c:ser>
          <c:idx val="2"/>
          <c:order val="2"/>
          <c:tx>
            <c:v>M3-2 (ceramic UF)</c:v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diamond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3-2'!$W$76</c:f>
                <c:numCache>
                  <c:formatCode>General</c:formatCode>
                  <c:ptCount val="1"/>
                  <c:pt idx="0">
                    <c:v>3.4856492829834167</c:v>
                  </c:pt>
                </c:numCache>
              </c:numRef>
            </c:plus>
            <c:minus>
              <c:numRef>
                <c:f>'[Chart in Microsoft Word]M3-2'!$W$76</c:f>
                <c:numCache>
                  <c:formatCode>General</c:formatCode>
                  <c:ptCount val="1"/>
                  <c:pt idx="0">
                    <c:v>3.4856492829834167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bg1">
                    <a:lumMod val="6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3-1'!$D$2:$D$72</c:f>
              <c:numCache>
                <c:formatCode>General</c:formatCode>
                <c:ptCount val="71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3-2'!$W$2:$W$72</c:f>
              <c:numCache>
                <c:formatCode>General</c:formatCode>
                <c:ptCount val="71"/>
                <c:pt idx="0">
                  <c:v>10.43629327302145</c:v>
                </c:pt>
                <c:pt idx="1">
                  <c:v>24.916024910761053</c:v>
                </c:pt>
                <c:pt idx="2">
                  <c:v>30.052070396847114</c:v>
                </c:pt>
                <c:pt idx="3">
                  <c:v>33.674385430918349</c:v>
                </c:pt>
                <c:pt idx="4">
                  <c:v>36.856295350514678</c:v>
                </c:pt>
                <c:pt idx="5">
                  <c:v>42.399969808975442</c:v>
                </c:pt>
                <c:pt idx="6">
                  <c:v>48.168162502841589</c:v>
                </c:pt>
                <c:pt idx="7">
                  <c:v>54.299771447591773</c:v>
                </c:pt>
                <c:pt idx="8">
                  <c:v>58.618355485538032</c:v>
                </c:pt>
                <c:pt idx="9">
                  <c:v>78.915282044664679</c:v>
                </c:pt>
                <c:pt idx="10">
                  <c:v>71.590351222171648</c:v>
                </c:pt>
                <c:pt idx="11">
                  <c:v>60.90966008005234</c:v>
                </c:pt>
                <c:pt idx="12">
                  <c:v>63.342597496331408</c:v>
                </c:pt>
                <c:pt idx="13">
                  <c:v>64.27848942848172</c:v>
                </c:pt>
                <c:pt idx="14">
                  <c:v>66.096323086792609</c:v>
                </c:pt>
                <c:pt idx="15">
                  <c:v>65.830777634592195</c:v>
                </c:pt>
                <c:pt idx="16">
                  <c:v>69.082795999887395</c:v>
                </c:pt>
                <c:pt idx="17">
                  <c:v>70.073173700215165</c:v>
                </c:pt>
                <c:pt idx="18">
                  <c:v>71.551670515415807</c:v>
                </c:pt>
                <c:pt idx="19">
                  <c:v>72.769334373908691</c:v>
                </c:pt>
                <c:pt idx="20">
                  <c:v>53.254979910527268</c:v>
                </c:pt>
                <c:pt idx="21">
                  <c:v>54.184381930093473</c:v>
                </c:pt>
                <c:pt idx="22">
                  <c:v>58.859029562046793</c:v>
                </c:pt>
                <c:pt idx="23">
                  <c:v>60.258242575475286</c:v>
                </c:pt>
                <c:pt idx="24">
                  <c:v>60.511595517984908</c:v>
                </c:pt>
                <c:pt idx="25">
                  <c:v>62.37195620466369</c:v>
                </c:pt>
                <c:pt idx="26">
                  <c:v>64.820367968641392</c:v>
                </c:pt>
                <c:pt idx="27">
                  <c:v>16.07907107812175</c:v>
                </c:pt>
                <c:pt idx="28">
                  <c:v>24.587904416244651</c:v>
                </c:pt>
                <c:pt idx="29">
                  <c:v>31.430418787487813</c:v>
                </c:pt>
                <c:pt idx="30">
                  <c:v>37.104477960382361</c:v>
                </c:pt>
                <c:pt idx="31">
                  <c:v>41.21455395476422</c:v>
                </c:pt>
                <c:pt idx="32">
                  <c:v>40.952006993287043</c:v>
                </c:pt>
                <c:pt idx="33">
                  <c:v>45.218310440622332</c:v>
                </c:pt>
                <c:pt idx="34">
                  <c:v>48.850487136924841</c:v>
                </c:pt>
                <c:pt idx="35">
                  <c:v>50.311912983166515</c:v>
                </c:pt>
                <c:pt idx="36">
                  <c:v>52.236895388890886</c:v>
                </c:pt>
                <c:pt idx="37">
                  <c:v>55.290878395368679</c:v>
                </c:pt>
                <c:pt idx="38">
                  <c:v>56.680046119422073</c:v>
                </c:pt>
                <c:pt idx="39">
                  <c:v>57.997582694695915</c:v>
                </c:pt>
                <c:pt idx="40">
                  <c:v>58.776225897403769</c:v>
                </c:pt>
                <c:pt idx="41">
                  <c:v>59.201381510004104</c:v>
                </c:pt>
                <c:pt idx="42">
                  <c:v>48.316135769958869</c:v>
                </c:pt>
                <c:pt idx="43">
                  <c:v>52.441407269659045</c:v>
                </c:pt>
                <c:pt idx="44">
                  <c:v>55.644946727796118</c:v>
                </c:pt>
                <c:pt idx="45">
                  <c:v>56.003228368046749</c:v>
                </c:pt>
                <c:pt idx="46">
                  <c:v>59.748174603826698</c:v>
                </c:pt>
                <c:pt idx="47">
                  <c:v>60.601070769593633</c:v>
                </c:pt>
                <c:pt idx="48">
                  <c:v>48.1011435091865</c:v>
                </c:pt>
                <c:pt idx="49">
                  <c:v>44.639564103440591</c:v>
                </c:pt>
                <c:pt idx="50">
                  <c:v>45.27326658943101</c:v>
                </c:pt>
                <c:pt idx="51">
                  <c:v>44.372883154288772</c:v>
                </c:pt>
                <c:pt idx="52">
                  <c:v>60.098374975789689</c:v>
                </c:pt>
                <c:pt idx="53">
                  <c:v>66.73040036245591</c:v>
                </c:pt>
                <c:pt idx="54">
                  <c:v>64.218299815060917</c:v>
                </c:pt>
                <c:pt idx="55">
                  <c:v>67.63341911552709</c:v>
                </c:pt>
                <c:pt idx="56">
                  <c:v>66.234507143183691</c:v>
                </c:pt>
                <c:pt idx="57">
                  <c:v>67.088883825213571</c:v>
                </c:pt>
                <c:pt idx="58">
                  <c:v>71.56768658804215</c:v>
                </c:pt>
                <c:pt idx="59">
                  <c:v>67.305709375002593</c:v>
                </c:pt>
                <c:pt idx="60">
                  <c:v>73.95884905480851</c:v>
                </c:pt>
                <c:pt idx="61">
                  <c:v>73.657139029537376</c:v>
                </c:pt>
                <c:pt idx="62">
                  <c:v>76.875707690960127</c:v>
                </c:pt>
                <c:pt idx="63">
                  <c:v>74.002140570483718</c:v>
                </c:pt>
                <c:pt idx="64">
                  <c:v>72.100131671735085</c:v>
                </c:pt>
                <c:pt idx="65">
                  <c:v>70.402763971385227</c:v>
                </c:pt>
                <c:pt idx="66">
                  <c:v>68.898390435049606</c:v>
                </c:pt>
                <c:pt idx="67">
                  <c:v>70.072296866805914</c:v>
                </c:pt>
                <c:pt idx="68">
                  <c:v>67.72223754046432</c:v>
                </c:pt>
                <c:pt idx="69">
                  <c:v>69.379637274449777</c:v>
                </c:pt>
                <c:pt idx="70">
                  <c:v>68.4627171957148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A1E2-432E-95F6-71B4587866BC}"/>
            </c:ext>
          </c:extLst>
        </c:ser>
        <c:ser>
          <c:idx val="3"/>
          <c:order val="3"/>
          <c:tx>
            <c:v>M4-2 (ceramic MF)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4-2'!$W$76</c:f>
                <c:numCache>
                  <c:formatCode>General</c:formatCode>
                  <c:ptCount val="1"/>
                  <c:pt idx="0">
                    <c:v>4.8645546046001495</c:v>
                  </c:pt>
                </c:numCache>
              </c:numRef>
            </c:plus>
            <c:minus>
              <c:numRef>
                <c:f>'[Chart in Microsoft Word]M4-2'!$W$76</c:f>
                <c:numCache>
                  <c:formatCode>General</c:formatCode>
                  <c:ptCount val="1"/>
                  <c:pt idx="0">
                    <c:v>4.8645546046001495</c:v>
                  </c:pt>
                </c:numCache>
              </c:numRef>
            </c:minus>
            <c:spPr>
              <a:noFill/>
              <a:ln w="3175" cap="flat" cmpd="sng" algn="ctr">
                <a:solidFill>
                  <a:srgbClr val="FFC000">
                    <a:alpha val="50000"/>
                  </a:srgbClr>
                </a:solidFill>
                <a:round/>
              </a:ln>
              <a:effectLst/>
            </c:spPr>
          </c:errBars>
          <c:xVal>
            <c:numRef>
              <c:f>'[Chart in Microsoft Word]M4-1'!$D$2:$D$181</c:f>
              <c:numCache>
                <c:formatCode>General</c:formatCode>
                <c:ptCount val="18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4-2'!$W$2:$W$72</c:f>
              <c:numCache>
                <c:formatCode>General</c:formatCode>
                <c:ptCount val="71"/>
                <c:pt idx="0">
                  <c:v>9.8355944167415696</c:v>
                </c:pt>
                <c:pt idx="1">
                  <c:v>20.975359833909586</c:v>
                </c:pt>
                <c:pt idx="2">
                  <c:v>30.314559260025582</c:v>
                </c:pt>
                <c:pt idx="3">
                  <c:v>38.04595810994018</c:v>
                </c:pt>
                <c:pt idx="4">
                  <c:v>43.747252619756139</c:v>
                </c:pt>
                <c:pt idx="5">
                  <c:v>50.05819728665594</c:v>
                </c:pt>
                <c:pt idx="6">
                  <c:v>53.555464852436785</c:v>
                </c:pt>
                <c:pt idx="7">
                  <c:v>58.97519563165325</c:v>
                </c:pt>
                <c:pt idx="8">
                  <c:v>61.756940739818745</c:v>
                </c:pt>
                <c:pt idx="9">
                  <c:v>68.962041630941073</c:v>
                </c:pt>
                <c:pt idx="10">
                  <c:v>69.679053478489394</c:v>
                </c:pt>
                <c:pt idx="11">
                  <c:v>72.695875661257617</c:v>
                </c:pt>
                <c:pt idx="12">
                  <c:v>69.638844941684582</c:v>
                </c:pt>
                <c:pt idx="13">
                  <c:v>73.046605744527412</c:v>
                </c:pt>
                <c:pt idx="14">
                  <c:v>72.695875661257617</c:v>
                </c:pt>
                <c:pt idx="15">
                  <c:v>72.348365131247931</c:v>
                </c:pt>
                <c:pt idx="16">
                  <c:v>74.34570646152676</c:v>
                </c:pt>
                <c:pt idx="17">
                  <c:v>76.499901150511107</c:v>
                </c:pt>
                <c:pt idx="18">
                  <c:v>76.021454205775115</c:v>
                </c:pt>
                <c:pt idx="19">
                  <c:v>77.081739313060737</c:v>
                </c:pt>
                <c:pt idx="20">
                  <c:v>76.548064616419708</c:v>
                </c:pt>
                <c:pt idx="21">
                  <c:v>73.713059484093435</c:v>
                </c:pt>
                <c:pt idx="22">
                  <c:v>80.228876615605273</c:v>
                </c:pt>
                <c:pt idx="23">
                  <c:v>79.445007899219121</c:v>
                </c:pt>
                <c:pt idx="24">
                  <c:v>79.186988534501253</c:v>
                </c:pt>
                <c:pt idx="25">
                  <c:v>78.221067432223606</c:v>
                </c:pt>
                <c:pt idx="26">
                  <c:v>81.568974131384621</c:v>
                </c:pt>
                <c:pt idx="27">
                  <c:v>14.047371271005504</c:v>
                </c:pt>
                <c:pt idx="28">
                  <c:v>23.628430858746523</c:v>
                </c:pt>
                <c:pt idx="29">
                  <c:v>29.227341366131416</c:v>
                </c:pt>
                <c:pt idx="30">
                  <c:v>32.510568166530732</c:v>
                </c:pt>
                <c:pt idx="31">
                  <c:v>37.058496027686871</c:v>
                </c:pt>
                <c:pt idx="32">
                  <c:v>38.152639327113334</c:v>
                </c:pt>
                <c:pt idx="33">
                  <c:v>40.36384911797294</c:v>
                </c:pt>
                <c:pt idx="34">
                  <c:v>43.472257466998769</c:v>
                </c:pt>
                <c:pt idx="35">
                  <c:v>49.314812859431257</c:v>
                </c:pt>
                <c:pt idx="36">
                  <c:v>50.687255004472661</c:v>
                </c:pt>
                <c:pt idx="37">
                  <c:v>55.00263161383198</c:v>
                </c:pt>
                <c:pt idx="38">
                  <c:v>57.445900395547419</c:v>
                </c:pt>
                <c:pt idx="39">
                  <c:v>60.748419699394496</c:v>
                </c:pt>
                <c:pt idx="40">
                  <c:v>62.763155900468782</c:v>
                </c:pt>
                <c:pt idx="41">
                  <c:v>65.618490966535234</c:v>
                </c:pt>
                <c:pt idx="42">
                  <c:v>64.287180086620864</c:v>
                </c:pt>
                <c:pt idx="43">
                  <c:v>69.147460354618175</c:v>
                </c:pt>
                <c:pt idx="44">
                  <c:v>72.415822737735212</c:v>
                </c:pt>
                <c:pt idx="45">
                  <c:v>72.782006251338814</c:v>
                </c:pt>
                <c:pt idx="46">
                  <c:v>77.109266592018173</c:v>
                </c:pt>
                <c:pt idx="47">
                  <c:v>77.470665260572531</c:v>
                </c:pt>
                <c:pt idx="48">
                  <c:v>79.003279012004015</c:v>
                </c:pt>
                <c:pt idx="49">
                  <c:v>70.960878256091021</c:v>
                </c:pt>
                <c:pt idx="50">
                  <c:v>78.085891346404068</c:v>
                </c:pt>
                <c:pt idx="51">
                  <c:v>77.481048908084688</c:v>
                </c:pt>
                <c:pt idx="52">
                  <c:v>80.707474094024761</c:v>
                </c:pt>
                <c:pt idx="53">
                  <c:v>87.437036384110229</c:v>
                </c:pt>
                <c:pt idx="54">
                  <c:v>85.891897296018257</c:v>
                </c:pt>
                <c:pt idx="55">
                  <c:v>88.096810399053439</c:v>
                </c:pt>
                <c:pt idx="56">
                  <c:v>88.163317546107223</c:v>
                </c:pt>
                <c:pt idx="57">
                  <c:v>89.03683035520028</c:v>
                </c:pt>
                <c:pt idx="58">
                  <c:v>94.119172198751031</c:v>
                </c:pt>
                <c:pt idx="59">
                  <c:v>88.363422810066339</c:v>
                </c:pt>
                <c:pt idx="60">
                  <c:v>96.996733984775176</c:v>
                </c:pt>
                <c:pt idx="61">
                  <c:v>96.044968258690687</c:v>
                </c:pt>
                <c:pt idx="62">
                  <c:v>99.710949113582416</c:v>
                </c:pt>
                <c:pt idx="63">
                  <c:v>90.553838483466748</c:v>
                </c:pt>
                <c:pt idx="64">
                  <c:v>86.018639816845948</c:v>
                </c:pt>
                <c:pt idx="65">
                  <c:v>78.756171283685148</c:v>
                </c:pt>
                <c:pt idx="66">
                  <c:v>76.777764372032934</c:v>
                </c:pt>
                <c:pt idx="67">
                  <c:v>81.251762874158189</c:v>
                </c:pt>
                <c:pt idx="68">
                  <c:v>78.363834706277302</c:v>
                </c:pt>
                <c:pt idx="69">
                  <c:v>77.209092725744512</c:v>
                </c:pt>
                <c:pt idx="70">
                  <c:v>77.59034833778282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A1E2-432E-95F6-71B4587866B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77199224"/>
        <c:axId val="381245480"/>
      </c:scatterChart>
      <c:valAx>
        <c:axId val="377199224"/>
        <c:scaling>
          <c:orientation val="minMax"/>
          <c:max val="75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ime (d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81245480"/>
        <c:crosses val="autoZero"/>
        <c:crossBetween val="midCat"/>
        <c:majorUnit val="15"/>
      </c:valAx>
      <c:valAx>
        <c:axId val="38124548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Fouling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esistance × 10 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8</a:t>
                </a: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m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-1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77199224"/>
        <c:crosses val="autoZero"/>
        <c:crossBetween val="midCat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28933417805532929"/>
          <c:y val="3.6505536145730456E-3"/>
          <c:w val="0.36738262889552598"/>
          <c:h val="0.1775055023951602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481220019911304"/>
          <c:y val="4.856512141280353E-2"/>
          <c:w val="0.61600772317253449"/>
          <c:h val="0.75710799395108719"/>
        </c:manualLayout>
      </c:layout>
      <c:scatterChart>
        <c:scatterStyle val="lineMarker"/>
        <c:varyColors val="0"/>
        <c:ser>
          <c:idx val="0"/>
          <c:order val="0"/>
          <c:tx>
            <c:v>M1-1 (polymeric MF)</c:v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1-1'!$W$76</c:f>
                <c:numCache>
                  <c:formatCode>General</c:formatCode>
                  <c:ptCount val="1"/>
                  <c:pt idx="0">
                    <c:v>4.5724080018667852</c:v>
                  </c:pt>
                </c:numCache>
              </c:numRef>
            </c:plus>
            <c:minus>
              <c:numRef>
                <c:f>'[Chart in Microsoft Word]M1-1'!$W$76</c:f>
                <c:numCache>
                  <c:formatCode>General</c:formatCode>
                  <c:ptCount val="1"/>
                  <c:pt idx="0">
                    <c:v>4.5724080018667852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1"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1-1'!$D$2:$D$72</c:f>
              <c:numCache>
                <c:formatCode>General</c:formatCode>
                <c:ptCount val="71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1-1'!$W$2:$W$72</c:f>
              <c:numCache>
                <c:formatCode>General</c:formatCode>
                <c:ptCount val="71"/>
                <c:pt idx="0">
                  <c:v>7.5775746102902453</c:v>
                </c:pt>
                <c:pt idx="1">
                  <c:v>15.240762014694344</c:v>
                </c:pt>
                <c:pt idx="2">
                  <c:v>19.437094642237536</c:v>
                </c:pt>
                <c:pt idx="3">
                  <c:v>26.454383442412901</c:v>
                </c:pt>
                <c:pt idx="4">
                  <c:v>32.231185268794206</c:v>
                </c:pt>
                <c:pt idx="5">
                  <c:v>37.495826764630415</c:v>
                </c:pt>
                <c:pt idx="6">
                  <c:v>41.262557117578261</c:v>
                </c:pt>
                <c:pt idx="7">
                  <c:v>46.476483797032046</c:v>
                </c:pt>
                <c:pt idx="8">
                  <c:v>49.613297802609132</c:v>
                </c:pt>
                <c:pt idx="9">
                  <c:v>78.499542300417559</c:v>
                </c:pt>
                <c:pt idx="10">
                  <c:v>88.009065122336963</c:v>
                </c:pt>
                <c:pt idx="11">
                  <c:v>104.09049260507</c:v>
                </c:pt>
                <c:pt idx="12">
                  <c:v>96.530568832418908</c:v>
                </c:pt>
                <c:pt idx="13">
                  <c:v>83.624042633756019</c:v>
                </c:pt>
                <c:pt idx="14">
                  <c:v>75.808158215674482</c:v>
                </c:pt>
                <c:pt idx="15">
                  <c:v>69.498413068264028</c:v>
                </c:pt>
                <c:pt idx="16">
                  <c:v>67.178091977982632</c:v>
                </c:pt>
                <c:pt idx="17">
                  <c:v>68.437157940441367</c:v>
                </c:pt>
                <c:pt idx="18">
                  <c:v>68.168333390104451</c:v>
                </c:pt>
                <c:pt idx="19">
                  <c:v>67.702749462314344</c:v>
                </c:pt>
                <c:pt idx="20">
                  <c:v>80.419222487831433</c:v>
                </c:pt>
                <c:pt idx="21">
                  <c:v>84.274728664699552</c:v>
                </c:pt>
                <c:pt idx="22">
                  <c:v>88.783600821204644</c:v>
                </c:pt>
                <c:pt idx="23">
                  <c:v>84.123700874968705</c:v>
                </c:pt>
                <c:pt idx="24">
                  <c:v>81.634205677313545</c:v>
                </c:pt>
                <c:pt idx="25">
                  <c:v>77.7447753383194</c:v>
                </c:pt>
                <c:pt idx="26">
                  <c:v>76.680565293825026</c:v>
                </c:pt>
                <c:pt idx="27">
                  <c:v>16.524315099934707</c:v>
                </c:pt>
                <c:pt idx="28">
                  <c:v>25.171622799030363</c:v>
                </c:pt>
                <c:pt idx="29">
                  <c:v>31.012983829125634</c:v>
                </c:pt>
                <c:pt idx="30">
                  <c:v>32.877557923520129</c:v>
                </c:pt>
                <c:pt idx="31">
                  <c:v>36.925680799728582</c:v>
                </c:pt>
                <c:pt idx="32">
                  <c:v>35.58245085374687</c:v>
                </c:pt>
                <c:pt idx="33">
                  <c:v>37.750524669591243</c:v>
                </c:pt>
                <c:pt idx="34">
                  <c:v>40.287828771705044</c:v>
                </c:pt>
                <c:pt idx="35">
                  <c:v>38.045266354117906</c:v>
                </c:pt>
                <c:pt idx="36">
                  <c:v>38.997320185811432</c:v>
                </c:pt>
                <c:pt idx="37">
                  <c:v>44.52956077508442</c:v>
                </c:pt>
                <c:pt idx="38">
                  <c:v>48.475303028730323</c:v>
                </c:pt>
                <c:pt idx="39">
                  <c:v>51.139564611981406</c:v>
                </c:pt>
                <c:pt idx="40">
                  <c:v>53.031938594478142</c:v>
                </c:pt>
                <c:pt idx="41">
                  <c:v>54.852603974490442</c:v>
                </c:pt>
                <c:pt idx="42">
                  <c:v>55.038902078452111</c:v>
                </c:pt>
                <c:pt idx="43">
                  <c:v>55.132504410491237</c:v>
                </c:pt>
                <c:pt idx="44">
                  <c:v>55.249935211048268</c:v>
                </c:pt>
                <c:pt idx="45">
                  <c:v>54.460687271817562</c:v>
                </c:pt>
                <c:pt idx="46">
                  <c:v>57.045430997294446</c:v>
                </c:pt>
                <c:pt idx="47">
                  <c:v>58.114906220356602</c:v>
                </c:pt>
                <c:pt idx="48">
                  <c:v>56.72198901143085</c:v>
                </c:pt>
                <c:pt idx="49">
                  <c:v>51.265917442817546</c:v>
                </c:pt>
                <c:pt idx="50">
                  <c:v>55.982123641705705</c:v>
                </c:pt>
                <c:pt idx="51">
                  <c:v>54.690950448733716</c:v>
                </c:pt>
                <c:pt idx="52">
                  <c:v>56.085504246174146</c:v>
                </c:pt>
                <c:pt idx="53">
                  <c:v>60.345186005084585</c:v>
                </c:pt>
                <c:pt idx="54">
                  <c:v>59.089311830507881</c:v>
                </c:pt>
                <c:pt idx="55">
                  <c:v>59.385053546657666</c:v>
                </c:pt>
                <c:pt idx="56">
                  <c:v>59.439129354213506</c:v>
                </c:pt>
                <c:pt idx="57">
                  <c:v>59.656378379059653</c:v>
                </c:pt>
                <c:pt idx="58">
                  <c:v>62.745372372770262</c:v>
                </c:pt>
                <c:pt idx="59">
                  <c:v>58.37521389420683</c:v>
                </c:pt>
                <c:pt idx="60">
                  <c:v>63.844225890209408</c:v>
                </c:pt>
                <c:pt idx="61">
                  <c:v>63.229235954805908</c:v>
                </c:pt>
                <c:pt idx="62">
                  <c:v>65.270823730116362</c:v>
                </c:pt>
                <c:pt idx="63">
                  <c:v>65.206121102160395</c:v>
                </c:pt>
                <c:pt idx="64">
                  <c:v>66.591285525136641</c:v>
                </c:pt>
                <c:pt idx="65">
                  <c:v>64.568462343089124</c:v>
                </c:pt>
                <c:pt idx="66">
                  <c:v>65.481619156521049</c:v>
                </c:pt>
                <c:pt idx="67">
                  <c:v>64.937518918755003</c:v>
                </c:pt>
                <c:pt idx="68">
                  <c:v>63.227678628771336</c:v>
                </c:pt>
                <c:pt idx="69">
                  <c:v>66.209183798302519</c:v>
                </c:pt>
                <c:pt idx="70">
                  <c:v>64.46850882777681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614-46A7-84F0-EA3A4DFB26B9}"/>
            </c:ext>
          </c:extLst>
        </c:ser>
        <c:ser>
          <c:idx val="1"/>
          <c:order val="1"/>
          <c:tx>
            <c:v>M2-1 (polymeric UF)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triang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2-1'!$W$76</c:f>
                <c:numCache>
                  <c:formatCode>General</c:formatCode>
                  <c:ptCount val="1"/>
                  <c:pt idx="0">
                    <c:v>4.8880322833994221</c:v>
                  </c:pt>
                </c:numCache>
              </c:numRef>
            </c:plus>
            <c:minus>
              <c:numRef>
                <c:f>'[Chart in Microsoft Word]M2-1'!$W$76</c:f>
                <c:numCache>
                  <c:formatCode>General</c:formatCode>
                  <c:ptCount val="1"/>
                  <c:pt idx="0">
                    <c:v>4.8880322833994221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2">
                    <a:lumMod val="7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2-1'!$D$2:$D$88</c:f>
              <c:numCache>
                <c:formatCode>General</c:formatCode>
                <c:ptCount val="87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2-1'!$W$2:$W$72</c:f>
              <c:numCache>
                <c:formatCode>0.00</c:formatCode>
                <c:ptCount val="71"/>
                <c:pt idx="0">
                  <c:v>8.0199989402806722</c:v>
                </c:pt>
                <c:pt idx="1">
                  <c:v>21.328314668102919</c:v>
                </c:pt>
                <c:pt idx="2">
                  <c:v>23.269987384089561</c:v>
                </c:pt>
                <c:pt idx="3">
                  <c:v>29.323903526980697</c:v>
                </c:pt>
                <c:pt idx="4">
                  <c:v>35.014012472020433</c:v>
                </c:pt>
                <c:pt idx="5">
                  <c:v>40.722973315353002</c:v>
                </c:pt>
                <c:pt idx="6">
                  <c:v>44.959975928921864</c:v>
                </c:pt>
                <c:pt idx="7">
                  <c:v>50.605798191131498</c:v>
                </c:pt>
                <c:pt idx="8">
                  <c:v>53.773120107860187</c:v>
                </c:pt>
                <c:pt idx="9">
                  <c:v>80.222310452465749</c:v>
                </c:pt>
                <c:pt idx="10">
                  <c:v>85.277466878582104</c:v>
                </c:pt>
                <c:pt idx="11">
                  <c:v>88.162909826696762</c:v>
                </c:pt>
                <c:pt idx="12">
                  <c:v>85.1760188527319</c:v>
                </c:pt>
                <c:pt idx="13">
                  <c:v>79.759225297984329</c:v>
                </c:pt>
                <c:pt idx="14">
                  <c:v>74.310754587945837</c:v>
                </c:pt>
                <c:pt idx="15">
                  <c:v>73.276858037546958</c:v>
                </c:pt>
                <c:pt idx="16">
                  <c:v>73.847758594376558</c:v>
                </c:pt>
                <c:pt idx="17">
                  <c:v>74.271955712085941</c:v>
                </c:pt>
                <c:pt idx="18">
                  <c:v>73.428255810967741</c:v>
                </c:pt>
                <c:pt idx="19">
                  <c:v>72.307402126672997</c:v>
                </c:pt>
                <c:pt idx="20">
                  <c:v>71.941153421153913</c:v>
                </c:pt>
                <c:pt idx="21">
                  <c:v>71.578498912941242</c:v>
                </c:pt>
                <c:pt idx="22">
                  <c:v>71.219385952660318</c:v>
                </c:pt>
                <c:pt idx="23">
                  <c:v>81.628053790273043</c:v>
                </c:pt>
                <c:pt idx="24">
                  <c:v>79.982645365372434</c:v>
                </c:pt>
                <c:pt idx="25">
                  <c:v>78.228755997411696</c:v>
                </c:pt>
                <c:pt idx="26">
                  <c:v>77.759520622491479</c:v>
                </c:pt>
                <c:pt idx="27">
                  <c:v>14.986300382419962</c:v>
                </c:pt>
                <c:pt idx="28">
                  <c:v>17.021429119063569</c:v>
                </c:pt>
                <c:pt idx="29">
                  <c:v>19.624865620631432</c:v>
                </c:pt>
                <c:pt idx="30">
                  <c:v>22.430216534475584</c:v>
                </c:pt>
                <c:pt idx="31">
                  <c:v>28.546705243479582</c:v>
                </c:pt>
                <c:pt idx="32">
                  <c:v>28.219180445764927</c:v>
                </c:pt>
                <c:pt idx="33">
                  <c:v>28.767039171687948</c:v>
                </c:pt>
                <c:pt idx="34">
                  <c:v>31.294950530792839</c:v>
                </c:pt>
                <c:pt idx="35">
                  <c:v>31.027616888768545</c:v>
                </c:pt>
                <c:pt idx="36">
                  <c:v>33.461799030766485</c:v>
                </c:pt>
                <c:pt idx="37">
                  <c:v>33.585524369096987</c:v>
                </c:pt>
                <c:pt idx="38">
                  <c:v>34.061845922496794</c:v>
                </c:pt>
                <c:pt idx="39">
                  <c:v>35.531091015272111</c:v>
                </c:pt>
                <c:pt idx="40">
                  <c:v>41.794344298698192</c:v>
                </c:pt>
                <c:pt idx="41">
                  <c:v>44.964472557929049</c:v>
                </c:pt>
                <c:pt idx="42">
                  <c:v>68.628211761946744</c:v>
                </c:pt>
                <c:pt idx="43">
                  <c:v>70.420899601320542</c:v>
                </c:pt>
                <c:pt idx="44">
                  <c:v>72.037055158443223</c:v>
                </c:pt>
                <c:pt idx="45">
                  <c:v>66.393516745371386</c:v>
                </c:pt>
                <c:pt idx="46">
                  <c:v>67.055612165206384</c:v>
                </c:pt>
                <c:pt idx="47">
                  <c:v>63.776361660440053</c:v>
                </c:pt>
                <c:pt idx="48">
                  <c:v>59.92248992932435</c:v>
                </c:pt>
                <c:pt idx="49">
                  <c:v>57.090284483078747</c:v>
                </c:pt>
                <c:pt idx="50">
                  <c:v>60.465034187974304</c:v>
                </c:pt>
                <c:pt idx="51">
                  <c:v>64.806462411477469</c:v>
                </c:pt>
                <c:pt idx="52">
                  <c:v>66.78924092538854</c:v>
                </c:pt>
                <c:pt idx="53">
                  <c:v>71.238851408709394</c:v>
                </c:pt>
                <c:pt idx="54">
                  <c:v>69.765138539835647</c:v>
                </c:pt>
                <c:pt idx="55">
                  <c:v>68.663194936929173</c:v>
                </c:pt>
                <c:pt idx="56">
                  <c:v>70.347445786045128</c:v>
                </c:pt>
                <c:pt idx="57">
                  <c:v>67.833055501596903</c:v>
                </c:pt>
                <c:pt idx="58">
                  <c:v>69.946099624327161</c:v>
                </c:pt>
                <c:pt idx="59">
                  <c:v>64.949262827808752</c:v>
                </c:pt>
                <c:pt idx="60">
                  <c:v>69.909834402452773</c:v>
                </c:pt>
                <c:pt idx="61">
                  <c:v>69.83741357650311</c:v>
                </c:pt>
                <c:pt idx="62">
                  <c:v>70.976596133720065</c:v>
                </c:pt>
                <c:pt idx="63">
                  <c:v>72.735214502886961</c:v>
                </c:pt>
                <c:pt idx="64">
                  <c:v>72.037055158443223</c:v>
                </c:pt>
                <c:pt idx="65">
                  <c:v>67.189554592803162</c:v>
                </c:pt>
                <c:pt idx="66">
                  <c:v>68.741625452746817</c:v>
                </c:pt>
                <c:pt idx="67">
                  <c:v>67.04863275898677</c:v>
                </c:pt>
                <c:pt idx="68">
                  <c:v>69.262094670031146</c:v>
                </c:pt>
                <c:pt idx="69">
                  <c:v>67.794948840522906</c:v>
                </c:pt>
                <c:pt idx="70">
                  <c:v>67.01349199110917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614-46A7-84F0-EA3A4DFB26B9}"/>
            </c:ext>
          </c:extLst>
        </c:ser>
        <c:ser>
          <c:idx val="2"/>
          <c:order val="2"/>
          <c:tx>
            <c:v>M3-1 (ceramic UF)</c:v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diamond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3-1'!$W$76</c:f>
                <c:numCache>
                  <c:formatCode>General</c:formatCode>
                  <c:ptCount val="1"/>
                  <c:pt idx="0">
                    <c:v>4.0986713864546109</c:v>
                  </c:pt>
                </c:numCache>
              </c:numRef>
            </c:plus>
            <c:minus>
              <c:numRef>
                <c:f>'[Chart in Microsoft Word]M3-1'!$W$76</c:f>
                <c:numCache>
                  <c:formatCode>General</c:formatCode>
                  <c:ptCount val="1"/>
                  <c:pt idx="0">
                    <c:v>4.0986713864546109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bg1">
                    <a:lumMod val="6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3-1'!$D$2:$D$72</c:f>
              <c:numCache>
                <c:formatCode>General</c:formatCode>
                <c:ptCount val="71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3-1'!$W$2:$W$72</c:f>
              <c:numCache>
                <c:formatCode>0.00</c:formatCode>
                <c:ptCount val="71"/>
                <c:pt idx="0">
                  <c:v>9.6200804784277771</c:v>
                </c:pt>
                <c:pt idx="1">
                  <c:v>24.835942649439335</c:v>
                </c:pt>
                <c:pt idx="2">
                  <c:v>28.717824300721226</c:v>
                </c:pt>
                <c:pt idx="3">
                  <c:v>35.965020277805046</c:v>
                </c:pt>
                <c:pt idx="4">
                  <c:v>42.846558090328998</c:v>
                </c:pt>
                <c:pt idx="5">
                  <c:v>50.813775908825654</c:v>
                </c:pt>
                <c:pt idx="6">
                  <c:v>54.563479932001563</c:v>
                </c:pt>
                <c:pt idx="7">
                  <c:v>61.34101021238542</c:v>
                </c:pt>
                <c:pt idx="8">
                  <c:v>65.227563064632562</c:v>
                </c:pt>
                <c:pt idx="9">
                  <c:v>80.201507737559737</c:v>
                </c:pt>
                <c:pt idx="10">
                  <c:v>75.22930306291174</c:v>
                </c:pt>
                <c:pt idx="11">
                  <c:v>57.862023724677613</c:v>
                </c:pt>
                <c:pt idx="12">
                  <c:v>56.850047864822741</c:v>
                </c:pt>
                <c:pt idx="13">
                  <c:v>67.051043973225703</c:v>
                </c:pt>
                <c:pt idx="14">
                  <c:v>69.970985138011429</c:v>
                </c:pt>
                <c:pt idx="15">
                  <c:v>74.127810136963333</c:v>
                </c:pt>
                <c:pt idx="16">
                  <c:v>76.229578961184956</c:v>
                </c:pt>
                <c:pt idx="17">
                  <c:v>78.772579937357307</c:v>
                </c:pt>
                <c:pt idx="18">
                  <c:v>80.835959319257086</c:v>
                </c:pt>
                <c:pt idx="19">
                  <c:v>81.430050526180494</c:v>
                </c:pt>
                <c:pt idx="20">
                  <c:v>64.38210826750705</c:v>
                </c:pt>
                <c:pt idx="21">
                  <c:v>61.93369650352934</c:v>
                </c:pt>
                <c:pt idx="22">
                  <c:v>69.081440439415047</c:v>
                </c:pt>
                <c:pt idx="23">
                  <c:v>71.036167150257654</c:v>
                </c:pt>
                <c:pt idx="24">
                  <c:v>73.588326973441653</c:v>
                </c:pt>
                <c:pt idx="25">
                  <c:v>75.966240876768879</c:v>
                </c:pt>
                <c:pt idx="26">
                  <c:v>79.243534406264203</c:v>
                </c:pt>
                <c:pt idx="27">
                  <c:v>9.3595166991686156</c:v>
                </c:pt>
                <c:pt idx="28">
                  <c:v>17.156719129437469</c:v>
                </c:pt>
                <c:pt idx="29">
                  <c:v>19.649541012984173</c:v>
                </c:pt>
                <c:pt idx="30">
                  <c:v>22.479349663133917</c:v>
                </c:pt>
                <c:pt idx="31">
                  <c:v>24.727609905105574</c:v>
                </c:pt>
                <c:pt idx="32">
                  <c:v>32.332483034321527</c:v>
                </c:pt>
                <c:pt idx="33">
                  <c:v>41.674592773071538</c:v>
                </c:pt>
                <c:pt idx="34">
                  <c:v>46.307706776031132</c:v>
                </c:pt>
                <c:pt idx="35">
                  <c:v>44.670302443833094</c:v>
                </c:pt>
                <c:pt idx="36">
                  <c:v>46.058722636219656</c:v>
                </c:pt>
                <c:pt idx="37">
                  <c:v>45.195281547654993</c:v>
                </c:pt>
                <c:pt idx="38">
                  <c:v>43.852796416681727</c:v>
                </c:pt>
                <c:pt idx="39">
                  <c:v>46.6136187903384</c:v>
                </c:pt>
                <c:pt idx="40">
                  <c:v>50.085805865577612</c:v>
                </c:pt>
                <c:pt idx="41">
                  <c:v>52.906650753546401</c:v>
                </c:pt>
                <c:pt idx="42">
                  <c:v>54.255234856142891</c:v>
                </c:pt>
                <c:pt idx="43">
                  <c:v>50.863327203908938</c:v>
                </c:pt>
                <c:pt idx="44">
                  <c:v>58.507346373481859</c:v>
                </c:pt>
                <c:pt idx="45">
                  <c:v>58.225547054694538</c:v>
                </c:pt>
                <c:pt idx="46">
                  <c:v>60.522386412733134</c:v>
                </c:pt>
                <c:pt idx="47">
                  <c:v>61.130577656296104</c:v>
                </c:pt>
                <c:pt idx="48">
                  <c:v>50.471842637489495</c:v>
                </c:pt>
                <c:pt idx="49">
                  <c:v>50.264903094273684</c:v>
                </c:pt>
                <c:pt idx="50">
                  <c:v>56.599296473179443</c:v>
                </c:pt>
                <c:pt idx="51">
                  <c:v>54.883381555883034</c:v>
                </c:pt>
                <c:pt idx="52">
                  <c:v>59.049743570173334</c:v>
                </c:pt>
                <c:pt idx="53">
                  <c:v>63.318360515301713</c:v>
                </c:pt>
                <c:pt idx="54">
                  <c:v>62.573193443837027</c:v>
                </c:pt>
                <c:pt idx="55">
                  <c:v>63.383934968849196</c:v>
                </c:pt>
                <c:pt idx="56">
                  <c:v>63.614440065310546</c:v>
                </c:pt>
                <c:pt idx="57">
                  <c:v>64.349107959822803</c:v>
                </c:pt>
                <c:pt idx="58">
                  <c:v>67.822390610828478</c:v>
                </c:pt>
                <c:pt idx="59">
                  <c:v>63.614440065310546</c:v>
                </c:pt>
                <c:pt idx="60">
                  <c:v>70.604325873334815</c:v>
                </c:pt>
                <c:pt idx="61">
                  <c:v>70.007368931588644</c:v>
                </c:pt>
                <c:pt idx="62">
                  <c:v>73.868263108781392</c:v>
                </c:pt>
                <c:pt idx="63">
                  <c:v>69.849768954671063</c:v>
                </c:pt>
                <c:pt idx="64">
                  <c:v>71.868646760384365</c:v>
                </c:pt>
                <c:pt idx="65">
                  <c:v>69.634037165671558</c:v>
                </c:pt>
                <c:pt idx="66">
                  <c:v>67.945798714208081</c:v>
                </c:pt>
                <c:pt idx="67">
                  <c:v>67.749891037528755</c:v>
                </c:pt>
                <c:pt idx="68">
                  <c:v>67.945798714208081</c:v>
                </c:pt>
                <c:pt idx="69">
                  <c:v>65.736164724582821</c:v>
                </c:pt>
                <c:pt idx="70">
                  <c:v>66.1075368233007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D614-46A7-84F0-EA3A4DFB26B9}"/>
            </c:ext>
          </c:extLst>
        </c:ser>
        <c:ser>
          <c:idx val="3"/>
          <c:order val="3"/>
          <c:tx>
            <c:v>M4-1 (ceramic MF)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errBars>
            <c:errDir val="x"/>
            <c:errBarType val="both"/>
            <c:errValType val="fixedVal"/>
            <c:noEndCap val="0"/>
            <c:val val="0"/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'[Chart in Microsoft Word]M4-1'!$W$76</c:f>
                <c:numCache>
                  <c:formatCode>General</c:formatCode>
                  <c:ptCount val="1"/>
                  <c:pt idx="0">
                    <c:v>4.7566573803458017</c:v>
                  </c:pt>
                </c:numCache>
              </c:numRef>
            </c:plus>
            <c:minus>
              <c:numRef>
                <c:f>'[Chart in Microsoft Word]M4-1'!$W$76</c:f>
                <c:numCache>
                  <c:formatCode>General</c:formatCode>
                  <c:ptCount val="1"/>
                  <c:pt idx="0">
                    <c:v>4.7566573803458017</c:v>
                  </c:pt>
                </c:numCache>
              </c:numRef>
            </c:minus>
            <c:spPr>
              <a:noFill/>
              <a:ln w="3175" cap="flat" cmpd="sng" algn="ctr">
                <a:solidFill>
                  <a:schemeClr val="accent4">
                    <a:lumMod val="75000"/>
                    <a:alpha val="50000"/>
                  </a:schemeClr>
                </a:solidFill>
                <a:round/>
              </a:ln>
              <a:effectLst/>
            </c:spPr>
          </c:errBars>
          <c:xVal>
            <c:numRef>
              <c:f>'[Chart in Microsoft Word]M4-1'!$D$2:$D$181</c:f>
              <c:numCache>
                <c:formatCode>General</c:formatCode>
                <c:ptCount val="18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2</c:v>
                </c:pt>
                <c:pt idx="10">
                  <c:v>13</c:v>
                </c:pt>
                <c:pt idx="11">
                  <c:v>14</c:v>
                </c:pt>
                <c:pt idx="12">
                  <c:v>15</c:v>
                </c:pt>
                <c:pt idx="13">
                  <c:v>16</c:v>
                </c:pt>
                <c:pt idx="14">
                  <c:v>17</c:v>
                </c:pt>
                <c:pt idx="15">
                  <c:v>18</c:v>
                </c:pt>
                <c:pt idx="16">
                  <c:v>19</c:v>
                </c:pt>
                <c:pt idx="17">
                  <c:v>20</c:v>
                </c:pt>
                <c:pt idx="18">
                  <c:v>21</c:v>
                </c:pt>
                <c:pt idx="19">
                  <c:v>22</c:v>
                </c:pt>
                <c:pt idx="20">
                  <c:v>23</c:v>
                </c:pt>
                <c:pt idx="21">
                  <c:v>24</c:v>
                </c:pt>
                <c:pt idx="22">
                  <c:v>25</c:v>
                </c:pt>
                <c:pt idx="23">
                  <c:v>26</c:v>
                </c:pt>
                <c:pt idx="24">
                  <c:v>27</c:v>
                </c:pt>
                <c:pt idx="25">
                  <c:v>28</c:v>
                </c:pt>
                <c:pt idx="26">
                  <c:v>29</c:v>
                </c:pt>
                <c:pt idx="27">
                  <c:v>30</c:v>
                </c:pt>
                <c:pt idx="28">
                  <c:v>31</c:v>
                </c:pt>
                <c:pt idx="29">
                  <c:v>32</c:v>
                </c:pt>
                <c:pt idx="30">
                  <c:v>33</c:v>
                </c:pt>
                <c:pt idx="31">
                  <c:v>34</c:v>
                </c:pt>
                <c:pt idx="32">
                  <c:v>35</c:v>
                </c:pt>
                <c:pt idx="33">
                  <c:v>36</c:v>
                </c:pt>
                <c:pt idx="34">
                  <c:v>37</c:v>
                </c:pt>
                <c:pt idx="35">
                  <c:v>38</c:v>
                </c:pt>
                <c:pt idx="36">
                  <c:v>39</c:v>
                </c:pt>
                <c:pt idx="37">
                  <c:v>40</c:v>
                </c:pt>
                <c:pt idx="38">
                  <c:v>41</c:v>
                </c:pt>
                <c:pt idx="39">
                  <c:v>42</c:v>
                </c:pt>
                <c:pt idx="40">
                  <c:v>43</c:v>
                </c:pt>
                <c:pt idx="41">
                  <c:v>44</c:v>
                </c:pt>
                <c:pt idx="42">
                  <c:v>45</c:v>
                </c:pt>
                <c:pt idx="43">
                  <c:v>46</c:v>
                </c:pt>
                <c:pt idx="44">
                  <c:v>47</c:v>
                </c:pt>
                <c:pt idx="45">
                  <c:v>48</c:v>
                </c:pt>
                <c:pt idx="46">
                  <c:v>49</c:v>
                </c:pt>
                <c:pt idx="47">
                  <c:v>50</c:v>
                </c:pt>
                <c:pt idx="48">
                  <c:v>51</c:v>
                </c:pt>
                <c:pt idx="49">
                  <c:v>52</c:v>
                </c:pt>
                <c:pt idx="50">
                  <c:v>53</c:v>
                </c:pt>
                <c:pt idx="51">
                  <c:v>54</c:v>
                </c:pt>
                <c:pt idx="52">
                  <c:v>55</c:v>
                </c:pt>
                <c:pt idx="53">
                  <c:v>56</c:v>
                </c:pt>
                <c:pt idx="54">
                  <c:v>57</c:v>
                </c:pt>
                <c:pt idx="55">
                  <c:v>58</c:v>
                </c:pt>
                <c:pt idx="56">
                  <c:v>59</c:v>
                </c:pt>
                <c:pt idx="57">
                  <c:v>60</c:v>
                </c:pt>
                <c:pt idx="58">
                  <c:v>61</c:v>
                </c:pt>
                <c:pt idx="59">
                  <c:v>62</c:v>
                </c:pt>
                <c:pt idx="60">
                  <c:v>63</c:v>
                </c:pt>
                <c:pt idx="61">
                  <c:v>64</c:v>
                </c:pt>
                <c:pt idx="62">
                  <c:v>65</c:v>
                </c:pt>
                <c:pt idx="63">
                  <c:v>66</c:v>
                </c:pt>
                <c:pt idx="64">
                  <c:v>67</c:v>
                </c:pt>
                <c:pt idx="65">
                  <c:v>68</c:v>
                </c:pt>
                <c:pt idx="66">
                  <c:v>69</c:v>
                </c:pt>
                <c:pt idx="67">
                  <c:v>70</c:v>
                </c:pt>
                <c:pt idx="68">
                  <c:v>71</c:v>
                </c:pt>
                <c:pt idx="69">
                  <c:v>72</c:v>
                </c:pt>
                <c:pt idx="70">
                  <c:v>73</c:v>
                </c:pt>
              </c:numCache>
            </c:numRef>
          </c:xVal>
          <c:yVal>
            <c:numRef>
              <c:f>'[Chart in Microsoft Word]M4-1'!$W$2:$W$72</c:f>
              <c:numCache>
                <c:formatCode>0.00</c:formatCode>
                <c:ptCount val="71"/>
                <c:pt idx="0">
                  <c:v>9.1459632908607489</c:v>
                </c:pt>
                <c:pt idx="1">
                  <c:v>21.390083020660708</c:v>
                </c:pt>
                <c:pt idx="2">
                  <c:v>26.991603626588482</c:v>
                </c:pt>
                <c:pt idx="3">
                  <c:v>37.964177414127114</c:v>
                </c:pt>
                <c:pt idx="4">
                  <c:v>43.312016520585736</c:v>
                </c:pt>
                <c:pt idx="5">
                  <c:v>39.677613178408343</c:v>
                </c:pt>
                <c:pt idx="6">
                  <c:v>49.797398125251867</c:v>
                </c:pt>
                <c:pt idx="7">
                  <c:v>55.115023612810802</c:v>
                </c:pt>
                <c:pt idx="8">
                  <c:v>58.54074109684953</c:v>
                </c:pt>
                <c:pt idx="9">
                  <c:v>69.484085247367418</c:v>
                </c:pt>
                <c:pt idx="10">
                  <c:v>67.895077373576683</c:v>
                </c:pt>
                <c:pt idx="11">
                  <c:v>64.858994724330401</c:v>
                </c:pt>
                <c:pt idx="12">
                  <c:v>67.326424712377488</c:v>
                </c:pt>
                <c:pt idx="13">
                  <c:v>66.766827029859755</c:v>
                </c:pt>
                <c:pt idx="14">
                  <c:v>71.132067699814286</c:v>
                </c:pt>
                <c:pt idx="15">
                  <c:v>71.257645855596749</c:v>
                </c:pt>
                <c:pt idx="16">
                  <c:v>74.177503891133256</c:v>
                </c:pt>
                <c:pt idx="17">
                  <c:v>77.336519002930103</c:v>
                </c:pt>
                <c:pt idx="18">
                  <c:v>78.1295616025822</c:v>
                </c:pt>
                <c:pt idx="19">
                  <c:v>80.235092215876406</c:v>
                </c:pt>
                <c:pt idx="20">
                  <c:v>74.177503891133256</c:v>
                </c:pt>
                <c:pt idx="21">
                  <c:v>77.582673396598921</c:v>
                </c:pt>
                <c:pt idx="22">
                  <c:v>85.145275988941165</c:v>
                </c:pt>
                <c:pt idx="23">
                  <c:v>87.636501594618608</c:v>
                </c:pt>
                <c:pt idx="24">
                  <c:v>86.22190719302408</c:v>
                </c:pt>
                <c:pt idx="25">
                  <c:v>86.22190719302408</c:v>
                </c:pt>
                <c:pt idx="26">
                  <c:v>89.420380133705109</c:v>
                </c:pt>
                <c:pt idx="27">
                  <c:v>9.539042741298303</c:v>
                </c:pt>
                <c:pt idx="28">
                  <c:v>20.054658643105604</c:v>
                </c:pt>
                <c:pt idx="29">
                  <c:v>26.861528501612412</c:v>
                </c:pt>
                <c:pt idx="30">
                  <c:v>30.711677916638447</c:v>
                </c:pt>
                <c:pt idx="31">
                  <c:v>36.077949255865654</c:v>
                </c:pt>
                <c:pt idx="32">
                  <c:v>37.372501036020502</c:v>
                </c:pt>
                <c:pt idx="33">
                  <c:v>41.180758468346923</c:v>
                </c:pt>
                <c:pt idx="34">
                  <c:v>45.883435923785008</c:v>
                </c:pt>
                <c:pt idx="35">
                  <c:v>51.306107437449093</c:v>
                </c:pt>
                <c:pt idx="36">
                  <c:v>54.713337642575674</c:v>
                </c:pt>
                <c:pt idx="37">
                  <c:v>58.546804678689369</c:v>
                </c:pt>
                <c:pt idx="38">
                  <c:v>61.036027046697704</c:v>
                </c:pt>
                <c:pt idx="39">
                  <c:v>64.857665395470676</c:v>
                </c:pt>
                <c:pt idx="40">
                  <c:v>67.457178503304689</c:v>
                </c:pt>
                <c:pt idx="41">
                  <c:v>70.652257554021602</c:v>
                </c:pt>
                <c:pt idx="42">
                  <c:v>66.324582574996668</c:v>
                </c:pt>
                <c:pt idx="43">
                  <c:v>73.303702489422207</c:v>
                </c:pt>
                <c:pt idx="44">
                  <c:v>74.823259086209617</c:v>
                </c:pt>
                <c:pt idx="45">
                  <c:v>72.886966168650261</c:v>
                </c:pt>
                <c:pt idx="46">
                  <c:v>75.953387308480785</c:v>
                </c:pt>
                <c:pt idx="47">
                  <c:v>76.606802346547184</c:v>
                </c:pt>
                <c:pt idx="48">
                  <c:v>75.507274316217647</c:v>
                </c:pt>
                <c:pt idx="49">
                  <c:v>68.611823304560843</c:v>
                </c:pt>
                <c:pt idx="50">
                  <c:v>73.992394031652992</c:v>
                </c:pt>
                <c:pt idx="51">
                  <c:v>71.717728876027564</c:v>
                </c:pt>
                <c:pt idx="52">
                  <c:v>74.630011127705131</c:v>
                </c:pt>
                <c:pt idx="53">
                  <c:v>79.988086662441717</c:v>
                </c:pt>
                <c:pt idx="54">
                  <c:v>79.386624276405371</c:v>
                </c:pt>
                <c:pt idx="55">
                  <c:v>79.658931381194535</c:v>
                </c:pt>
                <c:pt idx="56">
                  <c:v>79.988086662441717</c:v>
                </c:pt>
                <c:pt idx="57">
                  <c:v>81.331360036924139</c:v>
                </c:pt>
                <c:pt idx="58">
                  <c:v>86.459981626863595</c:v>
                </c:pt>
                <c:pt idx="59">
                  <c:v>81.047935678320329</c:v>
                </c:pt>
                <c:pt idx="60">
                  <c:v>88.757827371617523</c:v>
                </c:pt>
                <c:pt idx="61">
                  <c:v>88.288858707567641</c:v>
                </c:pt>
                <c:pt idx="62">
                  <c:v>92.035920880684259</c:v>
                </c:pt>
                <c:pt idx="63">
                  <c:v>86.141083531861057</c:v>
                </c:pt>
                <c:pt idx="64">
                  <c:v>83.609479070674666</c:v>
                </c:pt>
                <c:pt idx="65">
                  <c:v>77.539985760844843</c:v>
                </c:pt>
                <c:pt idx="66">
                  <c:v>76.145598832603696</c:v>
                </c:pt>
                <c:pt idx="67">
                  <c:v>76.997904750927731</c:v>
                </c:pt>
                <c:pt idx="68">
                  <c:v>73.007730714397752</c:v>
                </c:pt>
                <c:pt idx="69">
                  <c:v>73.251526526099411</c:v>
                </c:pt>
                <c:pt idx="70">
                  <c:v>74.29279001698871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D614-46A7-84F0-EA3A4DFB26B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77199224"/>
        <c:axId val="381245480"/>
      </c:scatterChart>
      <c:valAx>
        <c:axId val="377199224"/>
        <c:scaling>
          <c:orientation val="minMax"/>
          <c:max val="75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ime (d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81245480"/>
        <c:crosses val="autoZero"/>
        <c:crossBetween val="midCat"/>
        <c:majorUnit val="15"/>
      </c:valAx>
      <c:valAx>
        <c:axId val="38124548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Fouling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resistance × 10 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8</a:t>
                </a: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m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-1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77199224"/>
        <c:crosses val="autoZero"/>
        <c:crossBetween val="midCat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34757172594804958"/>
          <c:y val="5.2215675027376542E-2"/>
          <c:w val="0.37657803119437655"/>
          <c:h val="0.181920355981992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8535706685312983"/>
          <c:y val="0.24689734884056919"/>
          <c:w val="0.7721718906758277"/>
          <c:h val="0.68873762912663439"/>
        </c:manualLayout>
      </c:layout>
      <c:barChart>
        <c:barDir val="col"/>
        <c:grouping val="clustered"/>
        <c:varyColors val="0"/>
        <c:ser>
          <c:idx val="0"/>
          <c:order val="0"/>
          <c:tx>
            <c:v>M1-2 (polymeric MF)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Y$32</c:f>
                <c:numCache>
                  <c:formatCode>General</c:formatCode>
                  <c:ptCount val="1"/>
                  <c:pt idx="0">
                    <c:v>0.1512411590115233</c:v>
                  </c:pt>
                </c:numCache>
              </c:numRef>
            </c:plus>
            <c:minus>
              <c:numRef>
                <c:f>'[Chart in Microsoft Word]permeate quality'!$Y$32</c:f>
                <c:numCache>
                  <c:formatCode>General</c:formatCode>
                  <c:ptCount val="1"/>
                  <c:pt idx="0">
                    <c:v>0.151241159011523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Y$29</c:f>
              <c:numCache>
                <c:formatCode>General</c:formatCode>
                <c:ptCount val="1"/>
                <c:pt idx="0">
                  <c:v>1.2016666666666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3C-439F-AAB9-284989A1C2FB}"/>
            </c:ext>
          </c:extLst>
        </c:ser>
        <c:ser>
          <c:idx val="1"/>
          <c:order val="1"/>
          <c:tx>
            <c:v>M2-2 (polymeric UF)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AD$32</c:f>
                <c:numCache>
                  <c:formatCode>General</c:formatCode>
                  <c:ptCount val="1"/>
                  <c:pt idx="0">
                    <c:v>0.13563506611711942</c:v>
                  </c:pt>
                </c:numCache>
              </c:numRef>
            </c:plus>
            <c:minus>
              <c:numRef>
                <c:f>'[Chart in Microsoft Word]permeate quality'!$AD$32</c:f>
                <c:numCache>
                  <c:formatCode>General</c:formatCode>
                  <c:ptCount val="1"/>
                  <c:pt idx="0">
                    <c:v>0.1356350661171194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AD$29</c:f>
              <c:numCache>
                <c:formatCode>General</c:formatCode>
                <c:ptCount val="1"/>
                <c:pt idx="0">
                  <c:v>1.033095238095238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3C-439F-AAB9-284989A1C2FB}"/>
            </c:ext>
          </c:extLst>
        </c:ser>
        <c:ser>
          <c:idx val="2"/>
          <c:order val="2"/>
          <c:tx>
            <c:v>M3-2 (ceramic UF)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AI$32</c:f>
                <c:numCache>
                  <c:formatCode>General</c:formatCode>
                  <c:ptCount val="1"/>
                  <c:pt idx="0">
                    <c:v>0.13313631897559886</c:v>
                  </c:pt>
                </c:numCache>
              </c:numRef>
            </c:plus>
            <c:minus>
              <c:numRef>
                <c:f>'[Chart in Microsoft Word]permeate quality'!$AI$32</c:f>
                <c:numCache>
                  <c:formatCode>General</c:formatCode>
                  <c:ptCount val="1"/>
                  <c:pt idx="0">
                    <c:v>0.1331363189755988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AI$29</c:f>
              <c:numCache>
                <c:formatCode>General</c:formatCode>
                <c:ptCount val="1"/>
                <c:pt idx="0">
                  <c:v>0.961047619047618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3C-439F-AAB9-284989A1C2FB}"/>
            </c:ext>
          </c:extLst>
        </c:ser>
        <c:ser>
          <c:idx val="3"/>
          <c:order val="3"/>
          <c:tx>
            <c:v>M4-2 (ceramic MF)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AN$32</c:f>
                <c:numCache>
                  <c:formatCode>General</c:formatCode>
                  <c:ptCount val="1"/>
                  <c:pt idx="0">
                    <c:v>0.12337948084296572</c:v>
                  </c:pt>
                </c:numCache>
              </c:numRef>
            </c:plus>
            <c:minus>
              <c:numRef>
                <c:f>'[Chart in Microsoft Word]permeate quality'!$AN$32</c:f>
                <c:numCache>
                  <c:formatCode>General</c:formatCode>
                  <c:ptCount val="1"/>
                  <c:pt idx="0">
                    <c:v>0.1233794808429657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AN$29</c:f>
              <c:numCache>
                <c:formatCode>General</c:formatCode>
                <c:ptCount val="1"/>
                <c:pt idx="0">
                  <c:v>1.044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CD3C-439F-AAB9-284989A1C2F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DOC (mg C/L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legend>
      <c:legendPos val="t"/>
      <c:layout>
        <c:manualLayout>
          <c:xMode val="edge"/>
          <c:yMode val="edge"/>
          <c:x val="0.33901194783084554"/>
          <c:y val="0.24575775307197192"/>
          <c:w val="0.66098805216915457"/>
          <c:h val="0.1887082283234197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5791934314131786"/>
          <c:y val="6.4327485380116955E-2"/>
          <c:w val="0.65518105055946951"/>
          <c:h val="0.87134502923976609"/>
        </c:manualLayout>
      </c:layout>
      <c:barChart>
        <c:barDir val="col"/>
        <c:grouping val="clustered"/>
        <c:varyColors val="0"/>
        <c:ser>
          <c:idx val="0"/>
          <c:order val="0"/>
          <c:tx>
            <c:v>M1-1 (polymeric MF)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E$32</c:f>
                <c:numCache>
                  <c:formatCode>General</c:formatCode>
                  <c:ptCount val="1"/>
                  <c:pt idx="0">
                    <c:v>0.16024921591463992</c:v>
                  </c:pt>
                </c:numCache>
              </c:numRef>
            </c:plus>
            <c:minus>
              <c:numRef>
                <c:f>'[Chart in Microsoft Word]permeate quality'!$E$32</c:f>
                <c:numCache>
                  <c:formatCode>General</c:formatCode>
                  <c:ptCount val="1"/>
                  <c:pt idx="0">
                    <c:v>0.1602492159146399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E$29</c:f>
              <c:numCache>
                <c:formatCode>General</c:formatCode>
                <c:ptCount val="1"/>
                <c:pt idx="0">
                  <c:v>1.201809523809523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B48-452F-A880-063DEFEE6CFC}"/>
            </c:ext>
          </c:extLst>
        </c:ser>
        <c:ser>
          <c:idx val="1"/>
          <c:order val="1"/>
          <c:tx>
            <c:v>M2-1 (polymeric UF)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J$32</c:f>
                <c:numCache>
                  <c:formatCode>General</c:formatCode>
                  <c:ptCount val="1"/>
                  <c:pt idx="0">
                    <c:v>0.12426028033748497</c:v>
                  </c:pt>
                </c:numCache>
              </c:numRef>
            </c:plus>
            <c:minus>
              <c:numRef>
                <c:f>'[Chart in Microsoft Word]permeate quality'!$J$32</c:f>
                <c:numCache>
                  <c:formatCode>General</c:formatCode>
                  <c:ptCount val="1"/>
                  <c:pt idx="0">
                    <c:v>0.124260280337484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J$29</c:f>
              <c:numCache>
                <c:formatCode>General</c:formatCode>
                <c:ptCount val="1"/>
                <c:pt idx="0">
                  <c:v>1.02142857142857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B48-452F-A880-063DEFEE6CFC}"/>
            </c:ext>
          </c:extLst>
        </c:ser>
        <c:ser>
          <c:idx val="2"/>
          <c:order val="2"/>
          <c:tx>
            <c:v>M3-1 (ceramic UF)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[Chart in Microsoft Word]permeate quality'!$O$32</c:f>
                <c:numCache>
                  <c:formatCode>General</c:formatCode>
                  <c:ptCount val="1"/>
                  <c:pt idx="0">
                    <c:v>0.12834150177936163</c:v>
                  </c:pt>
                </c:numCache>
              </c:numRef>
            </c:plus>
            <c:minus>
              <c:numRef>
                <c:f>'[Chart in Microsoft Word]permeate quality'!$O$32</c:f>
                <c:numCache>
                  <c:formatCode>General</c:formatCode>
                  <c:ptCount val="1"/>
                  <c:pt idx="0">
                    <c:v>0.1283415017793616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O$29</c:f>
              <c:numCache>
                <c:formatCode>General</c:formatCode>
                <c:ptCount val="1"/>
                <c:pt idx="0">
                  <c:v>0.9368095238095238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B48-452F-A880-063DEFEE6CFC}"/>
            </c:ext>
          </c:extLst>
        </c:ser>
        <c:ser>
          <c:idx val="3"/>
          <c:order val="3"/>
          <c:tx>
            <c:v>M4-1 (ceramic MF)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pattFill prst="wdDnDiag">
                <a:fgClr>
                  <a:srgbClr val="00B0F0"/>
                </a:fgClr>
                <a:bgClr>
                  <a:schemeClr val="bg1"/>
                </a:bgClr>
              </a:patt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4-3B48-452F-A880-063DEFEE6CFC}"/>
              </c:ext>
            </c:extLst>
          </c:dPt>
          <c:errBars>
            <c:errBarType val="both"/>
            <c:errValType val="cust"/>
            <c:noEndCap val="0"/>
            <c:plus>
              <c:numRef>
                <c:f>'[Chart in Microsoft Word]permeate quality'!$T$32</c:f>
                <c:numCache>
                  <c:formatCode>General</c:formatCode>
                  <c:ptCount val="1"/>
                  <c:pt idx="0">
                    <c:v>0.12433497801464477</c:v>
                  </c:pt>
                </c:numCache>
              </c:numRef>
            </c:plus>
            <c:minus>
              <c:numRef>
                <c:f>'[Chart in Microsoft Word]permeate quality'!$T$32</c:f>
                <c:numCache>
                  <c:formatCode>General</c:formatCode>
                  <c:ptCount val="1"/>
                  <c:pt idx="0">
                    <c:v>0.1243349780146447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[Chart in Microsoft Word]permeate quality'!$T$29</c:f>
              <c:numCache>
                <c:formatCode>General</c:formatCode>
                <c:ptCount val="1"/>
                <c:pt idx="0">
                  <c:v>1.0669047619047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3B48-452F-A880-063DEFEE6CF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DOC (mg C/L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42460888934935764"/>
          <c:y val="5.7686604963853194E-2"/>
          <c:w val="0.35835888934935772"/>
          <c:h val="0.2189349357646083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19081404977341501"/>
          <c:y val="6.4327485380116955E-2"/>
          <c:w val="0.77300170949026104"/>
          <c:h val="0.87134502923976609"/>
        </c:manualLayout>
      </c:layout>
      <c:barChart>
        <c:barDir val="col"/>
        <c:grouping val="clustered"/>
        <c:varyColors val="0"/>
        <c:ser>
          <c:idx val="0"/>
          <c:order val="0"/>
          <c:tx>
            <c:v>M1-2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X$32</c:f>
                <c:numCache>
                  <c:formatCode>General</c:formatCode>
                  <c:ptCount val="1"/>
                  <c:pt idx="0">
                    <c:v>1.6749231113180659E-3</c:v>
                  </c:pt>
                </c:numCache>
              </c:numRef>
            </c:plus>
            <c:minus>
              <c:numRef>
                <c:f>'permeate quality'!$X$32</c:f>
                <c:numCache>
                  <c:formatCode>General</c:formatCode>
                  <c:ptCount val="1"/>
                  <c:pt idx="0">
                    <c:v>1.6749231113180659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X$29</c:f>
              <c:numCache>
                <c:formatCode>General</c:formatCode>
                <c:ptCount val="1"/>
                <c:pt idx="0">
                  <c:v>1.050952380952381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E4F-4652-BA26-F29581473F30}"/>
            </c:ext>
          </c:extLst>
        </c:ser>
        <c:ser>
          <c:idx val="1"/>
          <c:order val="1"/>
          <c:tx>
            <c:v>M2-2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C$32</c:f>
                <c:numCache>
                  <c:formatCode>General</c:formatCode>
                  <c:ptCount val="1"/>
                  <c:pt idx="0">
                    <c:v>1.7581810108870555E-3</c:v>
                  </c:pt>
                </c:numCache>
              </c:numRef>
            </c:plus>
            <c:minus>
              <c:numRef>
                <c:f>'permeate quality'!$AC$32</c:f>
                <c:numCache>
                  <c:formatCode>General</c:formatCode>
                  <c:ptCount val="1"/>
                  <c:pt idx="0">
                    <c:v>1.7581810108870555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C$29</c:f>
              <c:numCache>
                <c:formatCode>General</c:formatCode>
                <c:ptCount val="1"/>
                <c:pt idx="0">
                  <c:v>1.073333333333333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E4F-4652-BA26-F29581473F30}"/>
            </c:ext>
          </c:extLst>
        </c:ser>
        <c:ser>
          <c:idx val="2"/>
          <c:order val="2"/>
          <c:tx>
            <c:v>M3-2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H$32</c:f>
                <c:numCache>
                  <c:formatCode>General</c:formatCode>
                  <c:ptCount val="1"/>
                  <c:pt idx="0">
                    <c:v>1.3456228708364649E-3</c:v>
                  </c:pt>
                </c:numCache>
              </c:numRef>
            </c:plus>
            <c:minus>
              <c:numRef>
                <c:f>'permeate quality'!$AH$32</c:f>
                <c:numCache>
                  <c:formatCode>General</c:formatCode>
                  <c:ptCount val="1"/>
                  <c:pt idx="0">
                    <c:v>1.3456228708364649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H$29</c:f>
              <c:numCache>
                <c:formatCode>General</c:formatCode>
                <c:ptCount val="1"/>
                <c:pt idx="0">
                  <c:v>9.6333333333333323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E4F-4652-BA26-F29581473F30}"/>
            </c:ext>
          </c:extLst>
        </c:ser>
        <c:ser>
          <c:idx val="3"/>
          <c:order val="3"/>
          <c:tx>
            <c:v>M4-2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AM$32</c:f>
                <c:numCache>
                  <c:formatCode>General</c:formatCode>
                  <c:ptCount val="1"/>
                  <c:pt idx="0">
                    <c:v>1.3296092387094043E-3</c:v>
                  </c:pt>
                </c:numCache>
              </c:numRef>
            </c:plus>
            <c:minus>
              <c:numRef>
                <c:f>'permeate quality'!$AM$32</c:f>
                <c:numCache>
                  <c:formatCode>General</c:formatCode>
                  <c:ptCount val="1"/>
                  <c:pt idx="0">
                    <c:v>1.3296092387094043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AM$29</c:f>
              <c:numCache>
                <c:formatCode>General</c:formatCode>
                <c:ptCount val="1"/>
                <c:pt idx="0">
                  <c:v>1.0066666666666665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E4F-4652-BA26-F29581473F3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 UVA </a:t>
                </a:r>
                <a:r>
                  <a:rPr lang="en-CA" b="1" baseline="-25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54 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cm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-1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21524111434122684"/>
          <c:y val="6.4327485380116955E-2"/>
          <c:w val="0.74394255912816087"/>
          <c:h val="0.87134502923976609"/>
        </c:manualLayout>
      </c:layout>
      <c:barChart>
        <c:barDir val="col"/>
        <c:grouping val="clustered"/>
        <c:varyColors val="0"/>
        <c:ser>
          <c:idx val="0"/>
          <c:order val="0"/>
          <c:tx>
            <c:v>M1-1</c:v>
          </c:tx>
          <c:spPr>
            <a:pattFill prst="pct5">
              <a:fgClr>
                <a:srgbClr val="FF0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D$32</c:f>
                <c:numCache>
                  <c:formatCode>General</c:formatCode>
                  <c:ptCount val="1"/>
                  <c:pt idx="0">
                    <c:v>1.8944863423236925E-3</c:v>
                  </c:pt>
                </c:numCache>
              </c:numRef>
            </c:plus>
            <c:minus>
              <c:numRef>
                <c:f>'permeate quality'!$D$32</c:f>
                <c:numCache>
                  <c:formatCode>General</c:formatCode>
                  <c:ptCount val="1"/>
                  <c:pt idx="0">
                    <c:v>1.8944863423236925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D$29</c:f>
              <c:numCache>
                <c:formatCode>General</c:formatCode>
                <c:ptCount val="1"/>
                <c:pt idx="0">
                  <c:v>1.1495238095238095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C6E-4491-9E18-3C587E544B5B}"/>
            </c:ext>
          </c:extLst>
        </c:ser>
        <c:ser>
          <c:idx val="1"/>
          <c:order val="1"/>
          <c:tx>
            <c:v>M2-1</c:v>
          </c:tx>
          <c:spPr>
            <a:pattFill prst="ltVert">
              <a:fgClr>
                <a:srgbClr val="FFC00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I$32</c:f>
                <c:numCache>
                  <c:formatCode>General</c:formatCode>
                  <c:ptCount val="1"/>
                  <c:pt idx="0">
                    <c:v>1.8420281389296728E-3</c:v>
                  </c:pt>
                </c:numCache>
              </c:numRef>
            </c:plus>
            <c:minus>
              <c:numRef>
                <c:f>'permeate quality'!$I$32</c:f>
                <c:numCache>
                  <c:formatCode>General</c:formatCode>
                  <c:ptCount val="1"/>
                  <c:pt idx="0">
                    <c:v>1.8420281389296728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I$29</c:f>
              <c:numCache>
                <c:formatCode>General</c:formatCode>
                <c:ptCount val="1"/>
                <c:pt idx="0">
                  <c:v>1.194285714285714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C6E-4491-9E18-3C587E544B5B}"/>
            </c:ext>
          </c:extLst>
        </c:ser>
        <c:ser>
          <c:idx val="2"/>
          <c:order val="2"/>
          <c:tx>
            <c:v>M3-1</c:v>
          </c:tx>
          <c:spPr>
            <a:pattFill prst="ltHorz">
              <a:fgClr>
                <a:srgbClr val="92D05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N$32</c:f>
                <c:numCache>
                  <c:formatCode>General</c:formatCode>
                  <c:ptCount val="1"/>
                  <c:pt idx="0">
                    <c:v>1.6776037331170429E-3</c:v>
                  </c:pt>
                </c:numCache>
              </c:numRef>
            </c:plus>
            <c:minus>
              <c:numRef>
                <c:f>'permeate quality'!$N$32</c:f>
                <c:numCache>
                  <c:formatCode>General</c:formatCode>
                  <c:ptCount val="1"/>
                  <c:pt idx="0">
                    <c:v>1.6776037331170429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N$29</c:f>
              <c:numCache>
                <c:formatCode>General</c:formatCode>
                <c:ptCount val="1"/>
                <c:pt idx="0">
                  <c:v>1.0814285714285712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C6E-4491-9E18-3C587E544B5B}"/>
            </c:ext>
          </c:extLst>
        </c:ser>
        <c:ser>
          <c:idx val="3"/>
          <c:order val="3"/>
          <c:tx>
            <c:v>M4-1</c:v>
          </c:tx>
          <c:spPr>
            <a:pattFill prst="wdDnDiag">
              <a:fgClr>
                <a:srgbClr val="00B0F0"/>
              </a:fgClr>
              <a:bgClr>
                <a:schemeClr val="bg1"/>
              </a:bgClr>
            </a:pattFill>
            <a:ln>
              <a:solidFill>
                <a:schemeClr val="tx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'permeate quality'!$S$32</c:f>
                <c:numCache>
                  <c:formatCode>General</c:formatCode>
                  <c:ptCount val="1"/>
                  <c:pt idx="0">
                    <c:v>1.1932643101913703E-3</c:v>
                  </c:pt>
                </c:numCache>
              </c:numRef>
            </c:plus>
            <c:minus>
              <c:numRef>
                <c:f>'permeate quality'!$S$32</c:f>
                <c:numCache>
                  <c:formatCode>General</c:formatCode>
                  <c:ptCount val="1"/>
                  <c:pt idx="0">
                    <c:v>1.1932643101913703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val>
            <c:numRef>
              <c:f>'permeate quality'!$S$29</c:f>
              <c:numCache>
                <c:formatCode>General</c:formatCode>
                <c:ptCount val="1"/>
                <c:pt idx="0">
                  <c:v>1.024285714285714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4C6E-4491-9E18-3C587E544B5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626848192"/>
        <c:axId val="624498320"/>
      </c:barChart>
      <c:catAx>
        <c:axId val="626848192"/>
        <c:scaling>
          <c:orientation val="minMax"/>
        </c:scaling>
        <c:delete val="1"/>
        <c:axPos val="b"/>
        <c:majorTickMark val="none"/>
        <c:minorTickMark val="none"/>
        <c:tickLblPos val="nextTo"/>
        <c:crossAx val="624498320"/>
        <c:crosses val="autoZero"/>
        <c:auto val="1"/>
        <c:lblAlgn val="ctr"/>
        <c:lblOffset val="100"/>
        <c:noMultiLvlLbl val="0"/>
      </c:catAx>
      <c:valAx>
        <c:axId val="62449832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CA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ean UVA </a:t>
                </a:r>
                <a:r>
                  <a:rPr lang="en-CA" b="1" baseline="-25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54 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cm</a:t>
                </a:r>
                <a:r>
                  <a:rPr lang="en-CA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-1</a:t>
                </a:r>
                <a:r>
                  <a:rPr lang="en-CA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CA" b="1">
                  <a:solidFill>
                    <a:sysClr val="windowText" lastClr="000000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626848192"/>
        <c:crosses val="autoZero"/>
        <c:crossBetween val="between"/>
      </c:valAx>
      <c:spPr>
        <a:noFill/>
        <a:ln w="19050">
          <a:solidFill>
            <a:schemeClr val="tx1"/>
          </a:solidFill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  <c:userShapes r:id="rId5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15826</cdr:x>
      <cdr:y>0.1664</cdr:y>
    </cdr:from>
    <cdr:to>
      <cdr:x>0.22316</cdr:x>
      <cdr:y>0.25928</cdr:y>
    </cdr:to>
    <cdr:sp macro="" textlink="">
      <cdr:nvSpPr>
        <cdr:cNvPr id="2" name="Text Box 16"/>
        <cdr:cNvSpPr txBox="1"/>
      </cdr:nvSpPr>
      <cdr:spPr>
        <a:xfrm xmlns:a="http://schemas.openxmlformats.org/drawingml/2006/main">
          <a:off x="631808" y="464172"/>
          <a:ext cx="259097" cy="259094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l">
            <a:lnSpc>
              <a:spcPct val="150000"/>
            </a:lnSpc>
          </a:pPr>
          <a:r>
            <a:rPr lang="en-US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b</a:t>
          </a:r>
          <a:endParaRPr lang="en-US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15747</cdr:x>
      <cdr:y>0.16754</cdr:y>
    </cdr:from>
    <cdr:to>
      <cdr:x>0.22237</cdr:x>
      <cdr:y>0.26042</cdr:y>
    </cdr:to>
    <cdr:sp macro="" textlink="">
      <cdr:nvSpPr>
        <cdr:cNvPr id="3" name="Text Box 16"/>
        <cdr:cNvSpPr txBox="1"/>
      </cdr:nvSpPr>
      <cdr:spPr>
        <a:xfrm xmlns:a="http://schemas.openxmlformats.org/drawingml/2006/main">
          <a:off x="628652" y="467352"/>
          <a:ext cx="259097" cy="259094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algn="l">
            <a:lnSpc>
              <a:spcPct val="150000"/>
            </a:lnSpc>
          </a:pPr>
          <a:r>
            <a:rPr lang="en-US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a</a:t>
          </a:r>
          <a:endParaRPr lang="en-US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15433</cdr:x>
      <cdr:y>0.05011</cdr:y>
    </cdr:from>
    <cdr:to>
      <cdr:x>0.22069</cdr:x>
      <cdr:y>0.14238</cdr:y>
    </cdr:to>
    <cdr:sp macro="" textlink="">
      <cdr:nvSpPr>
        <cdr:cNvPr id="2" name="Text Box 16"/>
        <cdr:cNvSpPr txBox="1"/>
      </cdr:nvSpPr>
      <cdr:spPr>
        <a:xfrm xmlns:a="http://schemas.openxmlformats.org/drawingml/2006/main">
          <a:off x="639447" y="144144"/>
          <a:ext cx="274953" cy="265431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US" sz="1200" b="1">
              <a:effectLst/>
              <a:latin typeface="Times New Roman" panose="02020603050405020304" pitchFamily="18" charset="0"/>
              <a:ea typeface="Times New Roman" panose="02020603050405020304" pitchFamily="18" charset="0"/>
              <a:cs typeface="Arial" panose="020B0604020202020204" pitchFamily="34" charset="0"/>
            </a:rPr>
            <a:t>b</a:t>
          </a:r>
          <a:endParaRPr lang="en-US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15356</cdr:x>
      <cdr:y>0.04901</cdr:y>
    </cdr:from>
    <cdr:to>
      <cdr:x>0.22069</cdr:x>
      <cdr:y>0.14569</cdr:y>
    </cdr:to>
    <cdr:sp macro="" textlink="">
      <cdr:nvSpPr>
        <cdr:cNvPr id="2" name="Text Box 16"/>
        <cdr:cNvSpPr txBox="1"/>
      </cdr:nvSpPr>
      <cdr:spPr>
        <a:xfrm xmlns:a="http://schemas.openxmlformats.org/drawingml/2006/main">
          <a:off x="636257" y="140983"/>
          <a:ext cx="278144" cy="278105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<a:prstTxWarp prst="textNoShape">
            <a:avLst/>
          </a:prstTxWarp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50000"/>
            </a:lnSpc>
          </a:pPr>
          <a:r>
            <a:rPr lang="en-US" sz="1200" b="1">
              <a:effectLst/>
              <a:latin typeface="Times New Roman" panose="02020603050405020304" pitchFamily="18" charset="0"/>
              <a:ea typeface="Times New Roman" panose="02020603050405020304" pitchFamily="18" charset="0"/>
              <a:cs typeface="Arial" panose="020B0604020202020204" pitchFamily="34" charset="0"/>
            </a:rPr>
            <a:t>a</a:t>
          </a:r>
          <a:endParaRPr lang="en-US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5.xml><?xml version="1.0" encoding="utf-8"?>
<c:userShapes xmlns:c="http://schemas.openxmlformats.org/drawingml/2006/chart">
  <cdr:relSizeAnchor xmlns:cdr="http://schemas.openxmlformats.org/drawingml/2006/chartDrawing">
    <cdr:from>
      <cdr:x>0.15954</cdr:x>
      <cdr:y>0.59064</cdr:y>
    </cdr:from>
    <cdr:to>
      <cdr:x>0.23849</cdr:x>
      <cdr:y>0.94152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387350" y="1511300"/>
          <a:ext cx="762000" cy="30480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6350">
          <a:noFill/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50000"/>
            </a:lnSpc>
          </a:pPr>
          <a:r>
            <a:rPr lang="en-CA" sz="1200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Section 2</a:t>
          </a:r>
        </a:p>
      </cdr:txBody>
    </cdr:sp>
  </cdr:relSizeAnchor>
  <cdr:relSizeAnchor xmlns:cdr="http://schemas.openxmlformats.org/drawingml/2006/chartDrawing">
    <cdr:from>
      <cdr:x>0.18894</cdr:x>
      <cdr:y>0.25109</cdr:y>
    </cdr:from>
    <cdr:to>
      <cdr:x>0.26616</cdr:x>
      <cdr:y>0.37689</cdr:y>
    </cdr:to>
    <cdr:sp macro="" textlink="">
      <cdr:nvSpPr>
        <cdr:cNvPr id="3" name="Text Box 2"/>
        <cdr:cNvSpPr txBox="1"/>
      </cdr:nvSpPr>
      <cdr:spPr>
        <a:xfrm xmlns:a="http://schemas.openxmlformats.org/drawingml/2006/main">
          <a:off x="635867" y="695166"/>
          <a:ext cx="259884" cy="348290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50000"/>
            </a:lnSpc>
          </a:pPr>
          <a:r>
            <a:rPr lang="en-CA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b</a:t>
          </a:r>
          <a:endParaRPr lang="en-CA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6.xml><?xml version="1.0" encoding="utf-8"?>
<c:userShapes xmlns:c="http://schemas.openxmlformats.org/drawingml/2006/chart">
  <cdr:relSizeAnchor xmlns:cdr="http://schemas.openxmlformats.org/drawingml/2006/chartDrawing">
    <cdr:from>
      <cdr:x>0.17905</cdr:x>
      <cdr:y>0.60784</cdr:y>
    </cdr:from>
    <cdr:to>
      <cdr:x>0.25724</cdr:x>
      <cdr:y>0.95851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343687" y="1570986"/>
          <a:ext cx="761554" cy="259682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6350">
          <a:noFill/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Section 2</a:t>
          </a:r>
        </a:p>
      </cdr:txBody>
    </cdr:sp>
  </cdr:relSizeAnchor>
  <cdr:relSizeAnchor xmlns:cdr="http://schemas.openxmlformats.org/drawingml/2006/chartDrawing">
    <cdr:from>
      <cdr:x>0.19312</cdr:x>
      <cdr:y>0.07018</cdr:y>
    </cdr:from>
    <cdr:to>
      <cdr:x>0.2696</cdr:x>
      <cdr:y>0.19591</cdr:y>
    </cdr:to>
    <cdr:sp macro="" textlink="">
      <cdr:nvSpPr>
        <cdr:cNvPr id="3" name="Text Box 1"/>
        <cdr:cNvSpPr txBox="1"/>
      </cdr:nvSpPr>
      <cdr:spPr>
        <a:xfrm xmlns:a="http://schemas.openxmlformats.org/drawingml/2006/main">
          <a:off x="641350" y="152400"/>
          <a:ext cx="254000" cy="273050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d</a:t>
          </a:r>
          <a:endParaRPr lang="en-CA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7.xml><?xml version="1.0" encoding="utf-8"?>
<c:userShapes xmlns:c="http://schemas.openxmlformats.org/drawingml/2006/chart">
  <cdr:relSizeAnchor xmlns:cdr="http://schemas.openxmlformats.org/drawingml/2006/chartDrawing">
    <cdr:from>
      <cdr:x>0.21336</cdr:x>
      <cdr:y>0.59942</cdr:y>
    </cdr:from>
    <cdr:to>
      <cdr:x>0.30241</cdr:x>
      <cdr:y>0.95029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501650" y="1530350"/>
          <a:ext cx="762000" cy="30480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6350">
          <a:noFill/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50000"/>
            </a:lnSpc>
          </a:pPr>
          <a:r>
            <a:rPr lang="en-CA" sz="1200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Section 1</a:t>
          </a:r>
        </a:p>
      </cdr:txBody>
    </cdr:sp>
  </cdr:relSizeAnchor>
  <cdr:relSizeAnchor xmlns:cdr="http://schemas.openxmlformats.org/drawingml/2006/chartDrawing">
    <cdr:from>
      <cdr:x>0.21716</cdr:x>
      <cdr:y>0.0671</cdr:y>
    </cdr:from>
    <cdr:to>
      <cdr:x>0.29138</cdr:x>
      <cdr:y>0.19283</cdr:y>
    </cdr:to>
    <cdr:sp macro="" textlink="">
      <cdr:nvSpPr>
        <cdr:cNvPr id="3" name="Text Box 1"/>
        <cdr:cNvSpPr txBox="1"/>
      </cdr:nvSpPr>
      <cdr:spPr>
        <a:xfrm xmlns:a="http://schemas.openxmlformats.org/drawingml/2006/main">
          <a:off x="743271" y="145721"/>
          <a:ext cx="254029" cy="273048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ctr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c</a:t>
          </a:r>
          <a:endParaRPr lang="en-CA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8.xml><?xml version="1.0" encoding="utf-8"?>
<c:userShapes xmlns:c="http://schemas.openxmlformats.org/drawingml/2006/chart">
  <cdr:relSizeAnchor xmlns:cdr="http://schemas.openxmlformats.org/drawingml/2006/chartDrawing">
    <cdr:from>
      <cdr:x>0.19305</cdr:x>
      <cdr:y>0.60526</cdr:y>
    </cdr:from>
    <cdr:to>
      <cdr:x>0.28571</cdr:x>
      <cdr:y>0.95614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406399" y="1543050"/>
          <a:ext cx="762000" cy="30480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6350">
          <a:noFill/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/>
        <a:p xmlns:a="http://schemas.openxmlformats.org/drawingml/2006/main">
          <a:pPr>
            <a:lnSpc>
              <a:spcPct val="150000"/>
            </a:lnSpc>
          </a:pPr>
          <a:r>
            <a:rPr lang="en-CA" sz="1200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Section 1</a:t>
          </a:r>
        </a:p>
      </cdr:txBody>
    </cdr:sp>
  </cdr:relSizeAnchor>
  <cdr:relSizeAnchor xmlns:cdr="http://schemas.openxmlformats.org/drawingml/2006/chartDrawing">
    <cdr:from>
      <cdr:x>0.19112</cdr:x>
      <cdr:y>0.06725</cdr:y>
    </cdr:from>
    <cdr:to>
      <cdr:x>0.26834</cdr:x>
      <cdr:y>0.19298</cdr:y>
    </cdr:to>
    <cdr:sp macro="" textlink="">
      <cdr:nvSpPr>
        <cdr:cNvPr id="3" name="Text Box 1"/>
        <cdr:cNvSpPr txBox="1"/>
      </cdr:nvSpPr>
      <cdr:spPr>
        <a:xfrm xmlns:a="http://schemas.openxmlformats.org/drawingml/2006/main">
          <a:off x="628650" y="146050"/>
          <a:ext cx="254000" cy="273050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e</a:t>
          </a:r>
          <a:endParaRPr lang="en-CA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drawings/drawing9.xml><?xml version="1.0" encoding="utf-8"?>
<c:userShapes xmlns:c="http://schemas.openxmlformats.org/drawingml/2006/chart">
  <cdr:relSizeAnchor xmlns:cdr="http://schemas.openxmlformats.org/drawingml/2006/chartDrawing">
    <cdr:from>
      <cdr:x>0.19052</cdr:x>
      <cdr:y>0.60784</cdr:y>
    </cdr:from>
    <cdr:to>
      <cdr:x>0.26871</cdr:x>
      <cdr:y>0.95851</cdr:y>
    </cdr:to>
    <cdr:sp macro="" textlink="">
      <cdr:nvSpPr>
        <cdr:cNvPr id="2" name="Text Box 1"/>
        <cdr:cNvSpPr txBox="1"/>
      </cdr:nvSpPr>
      <cdr:spPr>
        <a:xfrm xmlns:a="http://schemas.openxmlformats.org/drawingml/2006/main" rot="16200000">
          <a:off x="381787" y="1570986"/>
          <a:ext cx="761554" cy="259682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6350">
          <a:noFill/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Section 2</a:t>
          </a:r>
        </a:p>
      </cdr:txBody>
    </cdr:sp>
  </cdr:relSizeAnchor>
  <cdr:relSizeAnchor xmlns:cdr="http://schemas.openxmlformats.org/drawingml/2006/chartDrawing">
    <cdr:from>
      <cdr:x>0.19312</cdr:x>
      <cdr:y>0.07018</cdr:y>
    </cdr:from>
    <cdr:to>
      <cdr:x>0.2696</cdr:x>
      <cdr:y>0.19591</cdr:y>
    </cdr:to>
    <cdr:sp macro="" textlink="">
      <cdr:nvSpPr>
        <cdr:cNvPr id="3" name="Text Box 1"/>
        <cdr:cNvSpPr txBox="1"/>
      </cdr:nvSpPr>
      <cdr:spPr>
        <a:xfrm xmlns:a="http://schemas.openxmlformats.org/drawingml/2006/main">
          <a:off x="641350" y="152400"/>
          <a:ext cx="254000" cy="273050"/>
        </a:xfrm>
        <a:prstGeom xmlns:a="http://schemas.openxmlformats.org/drawingml/2006/main" prst="rect">
          <a:avLst/>
        </a:prstGeom>
        <a:solidFill xmlns:a="http://schemas.openxmlformats.org/drawingml/2006/main">
          <a:schemeClr val="lt1"/>
        </a:solidFill>
        <a:ln xmlns:a="http://schemas.openxmlformats.org/drawingml/2006/main" w="6350">
          <a:solidFill>
            <a:prstClr val="black"/>
          </a:solidFill>
        </a:ln>
      </cdr:spPr>
      <cdr:txBody>
        <a:bodyPr xmlns:a="http://schemas.openxmlformats.org/drawingml/2006/main" rot="0" spcFirstLastPara="0" vert="horz" wrap="square" lIns="91440" tIns="45720" rIns="91440" bIns="45720" numCol="1" spcCol="0" rtlCol="0" fromWordArt="0" anchor="t" anchorCtr="0" forceAA="0" compatLnSpc="1">
          <a:prstTxWarp prst="textNoShape">
            <a:avLst/>
          </a:prstTxWarp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>
            <a:lnSpc>
              <a:spcPct val="150000"/>
            </a:lnSpc>
          </a:pPr>
          <a:r>
            <a:rPr lang="en-CA" sz="1200" b="1">
              <a:effectLst/>
              <a:latin typeface="Times New Roman" panose="02020603050405020304" pitchFamily="18" charset="0"/>
              <a:ea typeface="Times New Roman" panose="02020603050405020304" pitchFamily="18" charset="0"/>
            </a:rPr>
            <a:t>f</a:t>
          </a:r>
          <a:endParaRPr lang="en-CA" sz="1200">
            <a:effectLst/>
            <a:latin typeface="Times New Roman" panose="02020603050405020304" pitchFamily="18" charset="0"/>
            <a:ea typeface="Times New Roman" panose="02020603050405020304" pitchFamily="18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10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1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5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6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7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8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9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3</Pages>
  <Words>1181</Words>
  <Characters>6734</Characters>
  <Application>Microsoft Office Word</Application>
  <DocSecurity>0</DocSecurity>
  <Lines>56</Lines>
  <Paragraphs>15</Paragraphs>
  <ScaleCrop>false</ScaleCrop>
  <Company/>
  <LinksUpToDate>false</LinksUpToDate>
  <CharactersWithSpaces>7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er Rasouli</dc:creator>
  <cp:keywords/>
  <dc:description/>
  <cp:lastModifiedBy>Yaser Rasouli</cp:lastModifiedBy>
  <cp:revision>70</cp:revision>
  <dcterms:created xsi:type="dcterms:W3CDTF">2023-12-06T16:26:00Z</dcterms:created>
  <dcterms:modified xsi:type="dcterms:W3CDTF">2023-12-22T14:25:00Z</dcterms:modified>
</cp:coreProperties>
</file>